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12EB" w:rsidRDefault="00134102" w:rsidP="0058387D">
      <w:pPr>
        <w:pStyle w:val="NoSpacing"/>
        <w:jc w:val="center"/>
      </w:pPr>
      <w:bookmarkStart w:id="0" w:name="_Toc406661744"/>
      <w:r>
        <w:t xml:space="preserve">ONLINE </w:t>
      </w:r>
      <w:r w:rsidR="0058387D">
        <w:t>SUPPLEMENTAL MATERIAL</w:t>
      </w:r>
      <w:r>
        <w:t xml:space="preserve"> for </w:t>
      </w:r>
      <w:r w:rsidRPr="00134102">
        <w:rPr>
          <w:i/>
        </w:rPr>
        <w:t>International Archives of Occupational and Environmental Health</w:t>
      </w:r>
      <w:r>
        <w:t xml:space="preserve"> Article</w:t>
      </w:r>
      <w:r w:rsidR="0058387D">
        <w:t>:</w:t>
      </w:r>
      <w:bookmarkEnd w:id="0"/>
    </w:p>
    <w:p w:rsidR="00B312EB" w:rsidRPr="003F0621" w:rsidRDefault="003F0621" w:rsidP="003F0621">
      <w:pPr>
        <w:pStyle w:val="NoSpacing"/>
        <w:ind w:firstLine="0"/>
        <w:rPr>
          <w:b/>
        </w:rPr>
      </w:pPr>
      <w:bookmarkStart w:id="1" w:name="_Toc406661745"/>
      <w:r w:rsidRPr="003F0621">
        <w:rPr>
          <w:b/>
        </w:rPr>
        <w:t>Explorations of the effects of classroom humidity levels on teachers’ respiratory symptoms</w:t>
      </w:r>
      <w:bookmarkEnd w:id="1"/>
    </w:p>
    <w:p w:rsidR="0058387D" w:rsidRPr="00FD26A9" w:rsidRDefault="0058387D" w:rsidP="0058387D">
      <w:pPr>
        <w:pStyle w:val="NoSpacing"/>
        <w:jc w:val="center"/>
      </w:pPr>
    </w:p>
    <w:p w:rsidR="00B312EB" w:rsidRPr="00EE12AC" w:rsidRDefault="00B312EB" w:rsidP="00B312EB">
      <w:pPr>
        <w:pStyle w:val="NoSpacing"/>
        <w:ind w:firstLine="0"/>
      </w:pPr>
      <w:r w:rsidRPr="00FD26A9">
        <w:t>Kim A. Angelon-Gaetz</w:t>
      </w:r>
      <w:r w:rsidRPr="00FD26A9">
        <w:rPr>
          <w:vertAlign w:val="superscript"/>
        </w:rPr>
        <w:t>1</w:t>
      </w:r>
      <w:r>
        <w:t>,</w:t>
      </w:r>
      <w:r w:rsidRPr="00FD26A9">
        <w:t xml:space="preserve"> David B. Richardson</w:t>
      </w:r>
      <w:r w:rsidRPr="00FD26A9">
        <w:rPr>
          <w:vertAlign w:val="superscript"/>
        </w:rPr>
        <w:t>1</w:t>
      </w:r>
      <w:r>
        <w:t xml:space="preserve">, </w:t>
      </w:r>
      <w:r w:rsidRPr="00FD26A9">
        <w:t>Stephen W. Marshall</w:t>
      </w:r>
      <w:r w:rsidRPr="00FD26A9">
        <w:rPr>
          <w:vertAlign w:val="superscript"/>
        </w:rPr>
        <w:t>1</w:t>
      </w:r>
      <w:r>
        <w:t>, Michelle L. Hernandez</w:t>
      </w:r>
      <w:r w:rsidRPr="00EE12AC">
        <w:rPr>
          <w:vertAlign w:val="superscript"/>
        </w:rPr>
        <w:t>2</w:t>
      </w:r>
    </w:p>
    <w:p w:rsidR="00B312EB" w:rsidRDefault="00B312EB" w:rsidP="00B312EB">
      <w:pPr>
        <w:pStyle w:val="NoSpacing"/>
        <w:ind w:firstLine="0"/>
        <w:rPr>
          <w:vertAlign w:val="superscript"/>
        </w:rPr>
      </w:pPr>
    </w:p>
    <w:p w:rsidR="00B312EB" w:rsidRPr="00EE12AC" w:rsidRDefault="00B312EB" w:rsidP="00B312EB">
      <w:pPr>
        <w:pStyle w:val="NoSpacing"/>
        <w:ind w:firstLine="0"/>
      </w:pPr>
      <w:r w:rsidRPr="00FD26A9">
        <w:rPr>
          <w:vertAlign w:val="superscript"/>
        </w:rPr>
        <w:t>1</w:t>
      </w:r>
      <w:r w:rsidRPr="00FD26A9">
        <w:t xml:space="preserve">Epidemiology Department, </w:t>
      </w:r>
      <w:proofErr w:type="spellStart"/>
      <w:r w:rsidRPr="00FD26A9">
        <w:t>Gillings</w:t>
      </w:r>
      <w:proofErr w:type="spellEnd"/>
      <w:r w:rsidRPr="00FD26A9">
        <w:t xml:space="preserve"> School of Global Public Health, University of North Carolina, Chapel Hill, NC, USA.</w:t>
      </w:r>
      <w:r>
        <w:t xml:space="preserve"> </w:t>
      </w:r>
      <w:r w:rsidRPr="00EE12AC">
        <w:rPr>
          <w:vertAlign w:val="superscript"/>
        </w:rPr>
        <w:t>2</w:t>
      </w:r>
      <w:r>
        <w:t xml:space="preserve">Center for Environmental Medicine, Asthma, and Lung Biology, </w:t>
      </w:r>
      <w:r w:rsidRPr="00FD26A9">
        <w:t>University of North Carolina, Chapel Hill, NC, USA.</w:t>
      </w:r>
    </w:p>
    <w:p w:rsidR="00B312EB" w:rsidRDefault="00B312EB" w:rsidP="00B312EB">
      <w:pPr>
        <w:spacing w:line="480" w:lineRule="auto"/>
        <w:rPr>
          <w:rFonts w:eastAsiaTheme="majorEastAsia"/>
          <w:caps/>
          <w:spacing w:val="5"/>
          <w:kern w:val="28"/>
        </w:rPr>
      </w:pPr>
      <w:bookmarkStart w:id="2" w:name="_GoBack"/>
      <w:bookmarkEnd w:id="2"/>
    </w:p>
    <w:p w:rsidR="0058387D" w:rsidRDefault="0058387D" w:rsidP="00B312EB">
      <w:pPr>
        <w:spacing w:line="480" w:lineRule="auto"/>
        <w:rPr>
          <w:rFonts w:eastAsiaTheme="majorEastAsia"/>
          <w:caps/>
          <w:spacing w:val="5"/>
          <w:kern w:val="28"/>
        </w:rPr>
      </w:pPr>
      <w:r>
        <w:rPr>
          <w:rFonts w:eastAsiaTheme="majorEastAsia"/>
          <w:caps/>
          <w:spacing w:val="5"/>
          <w:kern w:val="28"/>
        </w:rPr>
        <w:t>TABLE OF CONTENTS</w:t>
      </w:r>
    </w:p>
    <w:p w:rsidR="00E70411" w:rsidRDefault="0058387D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caps/>
          <w:spacing w:val="5"/>
          <w:kern w:val="28"/>
        </w:rPr>
        <w:fldChar w:fldCharType="begin"/>
      </w:r>
      <w:r>
        <w:rPr>
          <w:caps/>
          <w:spacing w:val="5"/>
          <w:kern w:val="28"/>
        </w:rPr>
        <w:instrText xml:space="preserve"> TOC \o "1-3" \h \z \t "PaperHeadings,1" </w:instrText>
      </w:r>
      <w:r>
        <w:rPr>
          <w:caps/>
          <w:spacing w:val="5"/>
          <w:kern w:val="28"/>
        </w:rPr>
        <w:fldChar w:fldCharType="separate"/>
      </w:r>
      <w:hyperlink w:anchor="_Toc435023732" w:history="1">
        <w:r w:rsidR="00E70411" w:rsidRPr="00251813">
          <w:rPr>
            <w:rStyle w:val="Hyperlink"/>
            <w:noProof/>
          </w:rPr>
          <w:t>SUPPLEMENTAL MATERIALS: EQUATIONS</w:t>
        </w:r>
        <w:r w:rsidR="00E70411">
          <w:rPr>
            <w:noProof/>
            <w:webHidden/>
          </w:rPr>
          <w:tab/>
        </w:r>
        <w:r w:rsidR="00E70411">
          <w:rPr>
            <w:noProof/>
            <w:webHidden/>
          </w:rPr>
          <w:fldChar w:fldCharType="begin"/>
        </w:r>
        <w:r w:rsidR="00E70411">
          <w:rPr>
            <w:noProof/>
            <w:webHidden/>
          </w:rPr>
          <w:instrText xml:space="preserve"> PAGEREF _Toc435023732 \h </w:instrText>
        </w:r>
        <w:r w:rsidR="00E70411">
          <w:rPr>
            <w:noProof/>
            <w:webHidden/>
          </w:rPr>
        </w:r>
        <w:r w:rsidR="00E70411">
          <w:rPr>
            <w:noProof/>
            <w:webHidden/>
          </w:rPr>
          <w:fldChar w:fldCharType="separate"/>
        </w:r>
        <w:r w:rsidR="00E70411">
          <w:rPr>
            <w:noProof/>
            <w:webHidden/>
          </w:rPr>
          <w:t>2</w:t>
        </w:r>
        <w:r w:rsidR="00E70411">
          <w:rPr>
            <w:noProof/>
            <w:webHidden/>
          </w:rPr>
          <w:fldChar w:fldCharType="end"/>
        </w:r>
      </w:hyperlink>
    </w:p>
    <w:p w:rsidR="00E70411" w:rsidRDefault="00E70411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35023733" w:history="1">
        <w:r w:rsidRPr="00251813">
          <w:rPr>
            <w:rStyle w:val="Hyperlink"/>
            <w:noProof/>
          </w:rPr>
          <w:t>SUPPLEMENTAL MATERIALS: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350237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E70411" w:rsidRDefault="00E70411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35023734" w:history="1">
        <w:r w:rsidRPr="00251813">
          <w:rPr>
            <w:rStyle w:val="Hyperlink"/>
            <w:noProof/>
          </w:rPr>
          <w:t>TABLE S1. ASSOCIATIONS BETWEEN UNADJUSTED CUMULATIVE CLASSROOM HUMIDITY EXPOSURE AND RESPIRATORY SYMPTOMS OF TE</w:t>
        </w:r>
        <w:r w:rsidRPr="00251813">
          <w:rPr>
            <w:rStyle w:val="Hyperlink"/>
            <w:noProof/>
          </w:rPr>
          <w:t>A</w:t>
        </w:r>
        <w:r w:rsidRPr="00251813">
          <w:rPr>
            <w:rStyle w:val="Hyperlink"/>
            <w:noProof/>
          </w:rPr>
          <w:t xml:space="preserve">CHERS ON THE SEVENTH DAY </w:t>
        </w:r>
        <w:r w:rsidRPr="00251813">
          <w:rPr>
            <w:rStyle w:val="Hyperlink"/>
            <w:noProof/>
            <w:vertAlign w:val="superscript"/>
          </w:rPr>
          <w:t>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350237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E70411" w:rsidRDefault="00E70411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35023735" w:history="1">
        <w:r w:rsidRPr="00251813">
          <w:rPr>
            <w:rStyle w:val="Hyperlink"/>
            <w:noProof/>
          </w:rPr>
          <w:t>SUPPLEMENTAL MATERIALS: SURVEY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350237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E70411" w:rsidRDefault="00E70411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35023736" w:history="1">
        <w:r w:rsidRPr="00251813">
          <w:rPr>
            <w:rStyle w:val="Hyperlink"/>
            <w:noProof/>
          </w:rPr>
          <w:t>SURVEY S1. WEEKLY HEALTH DIARY-REGULA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350237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E70411" w:rsidRDefault="00E70411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35023737" w:history="1">
        <w:r w:rsidRPr="00251813">
          <w:rPr>
            <w:rStyle w:val="Hyperlink"/>
            <w:noProof/>
          </w:rPr>
          <w:t>SURVEY S2. WEEKLY HEALTH DIARY-ADDITIONAL QUESTIONS FOR ASTHMATIC PARTICIPA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350237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E70411" w:rsidRDefault="00E70411">
      <w:pPr>
        <w:pStyle w:val="TOC1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35023738" w:history="1">
        <w:r w:rsidRPr="00251813">
          <w:rPr>
            <w:rStyle w:val="Hyperlink"/>
            <w:noProof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350237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58387D" w:rsidRPr="00FD26A9" w:rsidRDefault="0058387D" w:rsidP="0058387D">
      <w:pPr>
        <w:pStyle w:val="Heading1"/>
        <w:rPr>
          <w:caps/>
          <w:spacing w:val="5"/>
          <w:kern w:val="28"/>
        </w:rPr>
      </w:pPr>
      <w:r>
        <w:rPr>
          <w:caps/>
          <w:spacing w:val="5"/>
          <w:kern w:val="28"/>
        </w:rPr>
        <w:fldChar w:fldCharType="end"/>
      </w:r>
    </w:p>
    <w:p w:rsidR="00B312EB" w:rsidRDefault="00B312EB" w:rsidP="00BD682B">
      <w:pPr>
        <w:spacing w:after="0" w:line="360" w:lineRule="auto"/>
      </w:pPr>
    </w:p>
    <w:p w:rsidR="00B53B2B" w:rsidRDefault="00B53B2B" w:rsidP="00BD682B">
      <w:pPr>
        <w:spacing w:after="0" w:line="360" w:lineRule="auto"/>
        <w:sectPr w:rsidR="00B53B2B" w:rsidSect="00A205C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D682B" w:rsidRPr="00B9189D" w:rsidRDefault="00BD682B" w:rsidP="0058387D">
      <w:pPr>
        <w:pStyle w:val="PaperHeadings"/>
      </w:pPr>
      <w:bookmarkStart w:id="3" w:name="_Toc435023732"/>
      <w:r w:rsidRPr="00B9189D">
        <w:lastRenderedPageBreak/>
        <w:t>SUPPLEMENTAL MATERIALS: EQUATIONS</w:t>
      </w:r>
      <w:bookmarkEnd w:id="3"/>
    </w:p>
    <w:p w:rsidR="00D15227" w:rsidRPr="00D15227" w:rsidRDefault="00D15227" w:rsidP="00D15227">
      <w:pPr>
        <w:rPr>
          <w:i/>
          <w:iCs/>
        </w:rPr>
      </w:pPr>
      <w:r w:rsidRPr="00D15227">
        <w:rPr>
          <w:i/>
        </w:rPr>
        <w:t>Equation for Generalized Estimating Equation (GEE) models using the modified Poisson regression approach for correlated binary data</w:t>
      </w:r>
      <w:r>
        <w:rPr>
          <w:i/>
        </w:rPr>
        <w:t xml:space="preserve"> </w:t>
      </w:r>
      <w:r>
        <w:rPr>
          <w:i/>
        </w:rPr>
        <w:fldChar w:fldCharType="begin"/>
      </w:r>
      <w:r>
        <w:rPr>
          <w:i/>
        </w:rPr>
        <w:instrText xml:space="preserve"> ADDIN EN.CITE &lt;EndNote&gt;&lt;Cite&gt;&lt;Author&gt;Zou&lt;/Author&gt;&lt;Year&gt;2013&lt;/Year&gt;&lt;RecNum&gt;325&lt;/RecNum&gt;&lt;DisplayText&gt;[1]&lt;/DisplayText&gt;&lt;record&gt;&lt;rec-number&gt;325&lt;/rec-number&gt;&lt;foreign-keys&gt;&lt;key app="EN" db-id="s005pp20x5tfdpett01x0ssp9w0zd5srwwfa" timestamp="0"&gt;325&lt;/key&gt;&lt;/foreign-keys&gt;&lt;ref-type name="Journal Article"&gt;17&lt;/ref-type&gt;&lt;contributors&gt;&lt;authors&gt;&lt;author&gt;Zou, G.&lt;/author&gt;&lt;author&gt;Donner, A.&lt;/author&gt;&lt;/authors&gt;&lt;/contributors&gt;&lt;auth-address&gt;Department of Epidemiology &amp;amp; Biostatistics, and Robarts Clinical Trials of Robarts Research Institute, Schulich School of Medicine &amp;amp; Dentistry, University of Western Ontario, London, Ontario, Canada.&lt;/auth-address&gt;&lt;titles&gt;&lt;title&gt;Extension of the modified Poisson regression model to prospective studies with correlated binary data&lt;/title&gt;&lt;secondary-title&gt;Statistical methods in medical research&lt;/secondary-title&gt;&lt;/titles&gt;&lt;pages&gt;661-670&lt;/pages&gt;&lt;volume&gt;22&lt;/volume&gt;&lt;number&gt;6&lt;/number&gt;&lt;keywords&gt;&lt;keyword&gt;cluster randomized trials&lt;/keyword&gt;&lt;keyword&gt;generalized estimating equations&lt;/keyword&gt;&lt;keyword&gt;logistic regression&lt;/keyword&gt;&lt;keyword&gt;odds ratio&lt;/keyword&gt;&lt;keyword&gt;relative risk&lt;/keyword&gt;&lt;keyword&gt;sandwich estimator&lt;/keyword&gt;&lt;/keywords&gt;&lt;dates&gt;&lt;year&gt;2013&lt;/year&gt;&lt;/dates&gt;&lt;pub-location&gt;England&lt;/pub-location&gt;&lt;isbn&gt;1477-0334; 0962-2802&lt;/isbn&gt;&lt;urls&gt;&lt;/urls&gt;&lt;electronic-resource-num&gt;10.1177/0962280211427759; 10.1177/0962280211427759&lt;/electronic-resource-num&gt;&lt;access-date&gt;Dec&lt;/access-date&gt;&lt;/record&gt;&lt;/Cite&gt;&lt;/EndNote&gt;</w:instrText>
      </w:r>
      <w:r>
        <w:rPr>
          <w:i/>
        </w:rPr>
        <w:fldChar w:fldCharType="separate"/>
      </w:r>
      <w:r>
        <w:rPr>
          <w:i/>
          <w:noProof/>
        </w:rPr>
        <w:t>[</w:t>
      </w:r>
      <w:hyperlink w:anchor="_ENREF_1" w:tooltip="Zou, 2013 #325" w:history="1">
        <w:r>
          <w:rPr>
            <w:i/>
            <w:noProof/>
          </w:rPr>
          <w:t>1</w:t>
        </w:r>
      </w:hyperlink>
      <w:r>
        <w:rPr>
          <w:i/>
          <w:noProof/>
        </w:rPr>
        <w:t>]</w:t>
      </w:r>
      <w:r>
        <w:rPr>
          <w:i/>
        </w:rPr>
        <w:fldChar w:fldCharType="end"/>
      </w:r>
      <w:r w:rsidRPr="00D15227">
        <w:rPr>
          <w:i/>
        </w:rPr>
        <w:t>.</w:t>
      </w:r>
    </w:p>
    <w:p w:rsidR="00D15227" w:rsidRPr="00321951" w:rsidRDefault="00D15227" w:rsidP="00D15227">
      <w:proofErr w:type="gramStart"/>
      <w:r w:rsidRPr="00321951">
        <w:rPr>
          <w:i/>
          <w:iCs/>
        </w:rPr>
        <w:t>log</w:t>
      </w:r>
      <w:proofErr w:type="gramEnd"/>
      <w:r w:rsidRPr="00321951">
        <w:rPr>
          <w:i/>
          <w:iCs/>
        </w:rPr>
        <w:t xml:space="preserve"> (µ</w:t>
      </w:r>
      <w:r w:rsidRPr="00321951">
        <w:rPr>
          <w:i/>
          <w:iCs/>
          <w:vertAlign w:val="subscript"/>
        </w:rPr>
        <w:t>it</w:t>
      </w:r>
      <w:r w:rsidRPr="00321951">
        <w:rPr>
          <w:i/>
          <w:iCs/>
        </w:rPr>
        <w:t>)=</w:t>
      </w:r>
      <m:oMath>
        <m:r>
          <w:rPr>
            <w:rFonts w:ascii="Cambria Math" w:hAnsi="Cambria Math"/>
            <w:vertAlign w:val="subscript"/>
          </w:rPr>
          <m:t xml:space="preserve"> </m:t>
        </m:r>
        <m:acc>
          <m:accPr>
            <m:ctrlPr>
              <w:rPr>
                <w:rFonts w:ascii="Cambria Math" w:hAnsi="Cambria Math"/>
                <w:i/>
                <w:iCs/>
                <w:vertAlign w:val="subscript"/>
              </w:rPr>
            </m:ctrlPr>
          </m:accPr>
          <m:e>
            <m:r>
              <w:rPr>
                <w:rFonts w:ascii="Cambria Math" w:hAnsi="Cambria Math"/>
                <w:vertAlign w:val="subscript"/>
              </w:rPr>
              <m:t>β</m:t>
            </m:r>
          </m:e>
        </m:acc>
      </m:oMath>
      <w:r w:rsidRPr="00321951">
        <w:rPr>
          <w:i/>
          <w:iCs/>
          <w:vertAlign w:val="subscript"/>
        </w:rPr>
        <w:t>0</w:t>
      </w:r>
      <w:r w:rsidRPr="00321951">
        <w:rPr>
          <w:i/>
          <w:iCs/>
        </w:rPr>
        <w:t>+</w:t>
      </w:r>
      <m:oMath>
        <m:acc>
          <m:accPr>
            <m:ctrlPr>
              <w:rPr>
                <w:rFonts w:ascii="Cambria Math" w:hAnsi="Cambria Math"/>
                <w:i/>
                <w:iCs/>
                <w:vertAlign w:val="subscript"/>
              </w:rPr>
            </m:ctrlPr>
          </m:accPr>
          <m:e>
            <m:r>
              <w:rPr>
                <w:rFonts w:ascii="Cambria Math" w:hAnsi="Cambria Math"/>
                <w:vertAlign w:val="subscript"/>
              </w:rPr>
              <m:t>β</m:t>
            </m:r>
          </m:e>
        </m:acc>
      </m:oMath>
      <w:proofErr w:type="spellStart"/>
      <w:r w:rsidRPr="00321951">
        <w:rPr>
          <w:i/>
          <w:iCs/>
          <w:vertAlign w:val="subscript"/>
        </w:rPr>
        <w:t>n</w:t>
      </w:r>
      <w:r w:rsidRPr="00321951">
        <w:rPr>
          <w:i/>
          <w:iCs/>
        </w:rPr>
        <w:t>x</w:t>
      </w:r>
      <w:r w:rsidRPr="00321951">
        <w:rPr>
          <w:i/>
          <w:iCs/>
          <w:vertAlign w:val="subscript"/>
        </w:rPr>
        <w:t>it</w:t>
      </w:r>
      <w:proofErr w:type="spellEnd"/>
      <w:r w:rsidRPr="00321951">
        <w:rPr>
          <w:i/>
          <w:iCs/>
          <w:vertAlign w:val="subscript"/>
        </w:rPr>
        <w:t xml:space="preserve"> </w:t>
      </w:r>
      <w:r w:rsidRPr="00321951">
        <w:rPr>
          <w:i/>
          <w:iCs/>
          <w:vertAlign w:val="superscript"/>
        </w:rPr>
        <w:t>(n)</w:t>
      </w:r>
      <w:r w:rsidRPr="00321951">
        <w:tab/>
      </w:r>
      <w:r w:rsidRPr="00321951">
        <w:tab/>
      </w:r>
      <w:r w:rsidRPr="00321951">
        <w:tab/>
      </w:r>
      <w:r w:rsidRPr="00321951"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 w:rsidRPr="00321951">
        <w:t>(</w:t>
      </w:r>
      <w:r w:rsidRPr="00321951">
        <w:rPr>
          <w:i/>
        </w:rPr>
        <w:t xml:space="preserve">Equation </w:t>
      </w:r>
      <w:r>
        <w:rPr>
          <w:i/>
        </w:rPr>
        <w:t>S</w:t>
      </w:r>
      <w:r w:rsidRPr="00321951">
        <w:rPr>
          <w:i/>
        </w:rPr>
        <w:t>1</w:t>
      </w:r>
      <w:r w:rsidRPr="00321951">
        <w:t>)</w:t>
      </w:r>
    </w:p>
    <w:p w:rsidR="00D15227" w:rsidRPr="00321951" w:rsidRDefault="00D15227" w:rsidP="00D15227">
      <w:proofErr w:type="gramStart"/>
      <w:r w:rsidRPr="00321951">
        <w:t>where</w:t>
      </w:r>
      <w:proofErr w:type="gramEnd"/>
      <w:r w:rsidRPr="00321951">
        <w:t xml:space="preserve"> </w:t>
      </w:r>
      <w:r w:rsidRPr="00321951">
        <w:rPr>
          <w:i/>
          <w:iCs/>
        </w:rPr>
        <w:t>µ</w:t>
      </w:r>
      <w:r w:rsidRPr="00321951">
        <w:rPr>
          <w:i/>
          <w:iCs/>
          <w:vertAlign w:val="subscript"/>
        </w:rPr>
        <w:t>it</w:t>
      </w:r>
      <w:r w:rsidRPr="00321951">
        <w:t xml:space="preserve"> =average risk of having outcome=1, </w:t>
      </w:r>
      <w:r w:rsidRPr="00B72657">
        <w:rPr>
          <w:i/>
        </w:rPr>
        <w:t>x</w:t>
      </w:r>
      <w:r w:rsidRPr="00321951">
        <w:t xml:space="preserve">=observed exposure/covariate, </w:t>
      </w:r>
      <w:r w:rsidRPr="00B72657">
        <w:rPr>
          <w:i/>
        </w:rPr>
        <w:t>n</w:t>
      </w:r>
      <w:r w:rsidRPr="00321951">
        <w:t xml:space="preserve">= number of covariates, </w:t>
      </w:r>
      <w:r w:rsidRPr="00B72657">
        <w:rPr>
          <w:i/>
        </w:rPr>
        <w:t>t</w:t>
      </w:r>
      <w:r w:rsidRPr="00321951">
        <w:t xml:space="preserve">=time (days), </w:t>
      </w:r>
      <w:proofErr w:type="spellStart"/>
      <w:r w:rsidRPr="00B72657">
        <w:rPr>
          <w:i/>
        </w:rPr>
        <w:t>i</w:t>
      </w:r>
      <w:proofErr w:type="spellEnd"/>
      <w:r w:rsidRPr="00321951">
        <w:t>=individual.</w:t>
      </w:r>
    </w:p>
    <w:p w:rsidR="00BD682B" w:rsidRDefault="00BD682B" w:rsidP="00BD682B">
      <w:pPr>
        <w:spacing w:after="0" w:line="360" w:lineRule="auto"/>
      </w:pPr>
    </w:p>
    <w:p w:rsidR="00D15227" w:rsidRDefault="00D15227" w:rsidP="00BD682B">
      <w:pPr>
        <w:spacing w:after="0" w:line="360" w:lineRule="auto"/>
      </w:pPr>
    </w:p>
    <w:p w:rsidR="00D15227" w:rsidRPr="00D15227" w:rsidRDefault="00D15227" w:rsidP="00BD682B">
      <w:pPr>
        <w:spacing w:after="0" w:line="360" w:lineRule="auto"/>
        <w:rPr>
          <w:b/>
        </w:rPr>
      </w:pPr>
      <w:r w:rsidRPr="00D15227">
        <w:rPr>
          <w:b/>
        </w:rPr>
        <w:t>Conversion from temperature and relative humidity to absolute humidity</w:t>
      </w:r>
    </w:p>
    <w:p w:rsidR="00BD682B" w:rsidRPr="008C3636" w:rsidRDefault="00BD682B" w:rsidP="00BD682B">
      <w:pPr>
        <w:spacing w:after="0" w:line="360" w:lineRule="auto"/>
      </w:pPr>
      <w:r w:rsidRPr="00B9189D">
        <w:rPr>
          <w:i/>
        </w:rPr>
        <w:t>Conversion from temperature (</w:t>
      </w:r>
      <w:proofErr w:type="spellStart"/>
      <w:r w:rsidRPr="00B9189D">
        <w:rPr>
          <w:i/>
          <w:vertAlign w:val="superscript"/>
        </w:rPr>
        <w:t>o</w:t>
      </w:r>
      <w:r w:rsidRPr="00B9189D">
        <w:rPr>
          <w:i/>
        </w:rPr>
        <w:t>C</w:t>
      </w:r>
      <w:proofErr w:type="spellEnd"/>
      <w:r w:rsidRPr="00B9189D">
        <w:rPr>
          <w:i/>
        </w:rPr>
        <w:t>) to saturation vapor pressure (</w:t>
      </w:r>
      <w:proofErr w:type="spellStart"/>
      <w:r w:rsidRPr="00B9189D">
        <w:rPr>
          <w:i/>
        </w:rPr>
        <w:t>kPa</w:t>
      </w:r>
      <w:proofErr w:type="spellEnd"/>
      <w:r w:rsidRPr="00B9189D">
        <w:rPr>
          <w:i/>
        </w:rPr>
        <w:t xml:space="preserve">) </w:t>
      </w:r>
      <w:r w:rsidR="00A205CE">
        <w:rPr>
          <w:i/>
        </w:rPr>
        <w:fldChar w:fldCharType="begin"/>
      </w:r>
      <w:r w:rsidR="00D15227">
        <w:rPr>
          <w:i/>
        </w:rPr>
        <w:instrText xml:space="preserve"> ADDIN EN.CITE &lt;EndNote&gt;&lt;Cite&gt;&lt;Author&gt;Snyder&lt;/Author&gt;&lt;Year&gt;2005&lt;/Year&gt;&lt;RecNum&gt;344&lt;/RecNum&gt;&lt;DisplayText&gt;[2]&lt;/DisplayText&gt;&lt;record&gt;&lt;rec-number&gt;344&lt;/rec-number&gt;&lt;foreign-keys&gt;&lt;key app="EN" db-id="s005pp20x5tfdpett01x0ssp9w0zd5srwwfa" timestamp="1417009358"&gt;344&lt;/key&gt;&lt;/foreign-keys&gt;&lt;ref-type name="Personal Communication"&gt;26&lt;/ref-type&gt;&lt;contributors&gt;&lt;authors&gt;&lt;author&gt;Snyder, R. L.&lt;/author&gt;&lt;/authors&gt;&lt;/contributors&gt;&lt;titles&gt;&lt;title&gt;Humidity Conversion&lt;/title&gt;&lt;/titles&gt;&lt;volume&gt;http://biomet.ucdavis.edu/conversions/HumCon.htm&lt;/volume&gt;&lt;number&gt;Web Page&lt;/number&gt;&lt;dates&gt;&lt;year&gt;2005&lt;/year&gt;&lt;/dates&gt;&lt;pub-location&gt;Davis&lt;/pub-location&gt;&lt;publisher&gt;University of California, Davis, Biometeorology Program&lt;/publisher&gt;&lt;urls&gt;&lt;/urls&gt;&lt;access-date&gt;March 24, 2005&lt;/access-date&gt;&lt;/record&gt;&lt;/Cite&gt;&lt;/EndNote&gt;</w:instrText>
      </w:r>
      <w:r w:rsidR="00A205CE">
        <w:rPr>
          <w:i/>
        </w:rPr>
        <w:fldChar w:fldCharType="separate"/>
      </w:r>
      <w:r w:rsidR="00D15227">
        <w:rPr>
          <w:i/>
          <w:noProof/>
        </w:rPr>
        <w:t>[</w:t>
      </w:r>
      <w:hyperlink w:anchor="_ENREF_2" w:tooltip="Snyder, 2005 #344" w:history="1">
        <w:r w:rsidR="00D15227">
          <w:rPr>
            <w:i/>
            <w:noProof/>
          </w:rPr>
          <w:t>2</w:t>
        </w:r>
      </w:hyperlink>
      <w:r w:rsidR="00D15227">
        <w:rPr>
          <w:i/>
          <w:noProof/>
        </w:rPr>
        <w:t>]</w:t>
      </w:r>
      <w:r w:rsidR="00A205CE">
        <w:rPr>
          <w:i/>
        </w:rPr>
        <w:fldChar w:fldCharType="end"/>
      </w:r>
    </w:p>
    <w:p w:rsidR="00BD682B" w:rsidRPr="00B9189D" w:rsidRDefault="00BD682B" w:rsidP="00BD682B">
      <w:pPr>
        <w:spacing w:after="0" w:line="360" w:lineRule="auto"/>
        <w:rPr>
          <w:b/>
        </w:rPr>
      </w:pPr>
      <w:proofErr w:type="spellStart"/>
      <w:proofErr w:type="gramStart"/>
      <w:r w:rsidRPr="00B9189D">
        <w:rPr>
          <w:i/>
        </w:rPr>
        <w:t>e</w:t>
      </w:r>
      <w:r w:rsidRPr="00B9189D">
        <w:rPr>
          <w:i/>
          <w:vertAlign w:val="subscript"/>
        </w:rPr>
        <w:t>s</w:t>
      </w:r>
      <w:proofErr w:type="spellEnd"/>
      <w:r w:rsidRPr="00B9189D">
        <w:rPr>
          <w:i/>
        </w:rPr>
        <w:t>=</w:t>
      </w:r>
      <w:proofErr w:type="gramEnd"/>
      <w:r w:rsidRPr="00B9189D">
        <w:t xml:space="preserve">0.6108 </w:t>
      </w:r>
      <w:proofErr w:type="spellStart"/>
      <w:r w:rsidRPr="00B9189D">
        <w:t>exp</w:t>
      </w:r>
      <w:proofErr w:type="spellEnd"/>
      <w:r w:rsidRPr="00B9189D">
        <w:t xml:space="preserve"> </w:t>
      </w:r>
      <m:oMath>
        <m:r>
          <m:rPr>
            <m:sty m:val="bi"/>
          </m:rPr>
          <w:rPr>
            <w:rFonts w:ascii="Cambria Math" w:hAnsi="Cambria Math"/>
          </w:rPr>
          <m:t>[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</w:rPr>
              <m:t>17.27 T</m:t>
            </m:r>
          </m:num>
          <m:den>
            <m:r>
              <m:rPr>
                <m:sty m:val="bi"/>
              </m:rPr>
              <w:rPr>
                <w:rFonts w:ascii="Cambria Math" w:hAnsi="Cambria Math"/>
              </w:rPr>
              <m:t>T+237.3</m:t>
            </m:r>
          </m:den>
        </m:f>
        <m:r>
          <m:rPr>
            <m:sty m:val="bi"/>
          </m:rPr>
          <w:rPr>
            <w:rFonts w:ascii="Cambria Math" w:hAnsi="Cambria Math"/>
          </w:rPr>
          <m:t>]</m:t>
        </m:r>
      </m:oMath>
      <w:r w:rsidRPr="00B9189D">
        <w:rPr>
          <w:rFonts w:eastAsiaTheme="minorEastAsia"/>
        </w:rPr>
        <w:t xml:space="preserve">, where </w:t>
      </w:r>
      <w:proofErr w:type="spellStart"/>
      <w:r w:rsidRPr="00B9189D">
        <w:rPr>
          <w:i/>
        </w:rPr>
        <w:t>e</w:t>
      </w:r>
      <w:r w:rsidRPr="00B9189D">
        <w:rPr>
          <w:i/>
          <w:vertAlign w:val="subscript"/>
        </w:rPr>
        <w:t>s</w:t>
      </w:r>
      <w:proofErr w:type="spellEnd"/>
      <w:r w:rsidRPr="00B9189D">
        <w:rPr>
          <w:i/>
        </w:rPr>
        <w:t xml:space="preserve"> </w:t>
      </w:r>
      <w:r w:rsidRPr="00B9189D">
        <w:t>is saturation vapor pressure (</w:t>
      </w:r>
      <w:proofErr w:type="spellStart"/>
      <w:r w:rsidRPr="00B9189D">
        <w:t>kPa</w:t>
      </w:r>
      <w:proofErr w:type="spellEnd"/>
      <w:r w:rsidRPr="00B9189D">
        <w:t xml:space="preserve">) and </w:t>
      </w:r>
      <w:r w:rsidRPr="00B9189D">
        <w:rPr>
          <w:i/>
        </w:rPr>
        <w:t>T</w:t>
      </w:r>
      <w:r w:rsidRPr="00B9189D">
        <w:t xml:space="preserve"> is temperature (</w:t>
      </w:r>
      <w:proofErr w:type="spellStart"/>
      <w:r w:rsidRPr="00B9189D">
        <w:rPr>
          <w:vertAlign w:val="superscript"/>
        </w:rPr>
        <w:t>o</w:t>
      </w:r>
      <w:r w:rsidRPr="00B9189D">
        <w:t>C</w:t>
      </w:r>
      <w:proofErr w:type="spellEnd"/>
      <w:r w:rsidRPr="00B9189D">
        <w:t>).</w:t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rPr>
          <w:i/>
        </w:rPr>
        <w:t>(Equation S</w:t>
      </w:r>
      <w:r w:rsidR="00D15227">
        <w:rPr>
          <w:i/>
        </w:rPr>
        <w:t>2</w:t>
      </w:r>
      <w:r w:rsidRPr="00B9189D">
        <w:rPr>
          <w:i/>
        </w:rPr>
        <w:t>)</w:t>
      </w:r>
    </w:p>
    <w:p w:rsidR="00BD682B" w:rsidRPr="00B9189D" w:rsidRDefault="00BD682B" w:rsidP="00BD682B">
      <w:pPr>
        <w:spacing w:after="0" w:line="360" w:lineRule="auto"/>
        <w:rPr>
          <w:b/>
          <w:i/>
        </w:rPr>
      </w:pPr>
    </w:p>
    <w:p w:rsidR="00BD682B" w:rsidRPr="00B9189D" w:rsidRDefault="00BD682B" w:rsidP="00BD682B">
      <w:pPr>
        <w:spacing w:after="0" w:line="360" w:lineRule="auto"/>
        <w:rPr>
          <w:b/>
        </w:rPr>
      </w:pPr>
      <w:r w:rsidRPr="00B9189D">
        <w:rPr>
          <w:i/>
        </w:rPr>
        <w:t xml:space="preserve">Unit conversion of saturation vapor pressure from </w:t>
      </w:r>
      <w:proofErr w:type="spellStart"/>
      <w:r w:rsidRPr="00B9189D">
        <w:rPr>
          <w:i/>
        </w:rPr>
        <w:t>kPa</w:t>
      </w:r>
      <w:proofErr w:type="spellEnd"/>
      <w:r w:rsidRPr="00B9189D">
        <w:rPr>
          <w:i/>
        </w:rPr>
        <w:t xml:space="preserve"> to </w:t>
      </w:r>
      <w:proofErr w:type="spellStart"/>
      <w:r w:rsidRPr="00B9189D">
        <w:rPr>
          <w:i/>
        </w:rPr>
        <w:t>inHg</w:t>
      </w:r>
      <w:proofErr w:type="spellEnd"/>
      <w:r w:rsidRPr="00B9189D">
        <w:t xml:space="preserve"> (This step is optional because you will be converting back to </w:t>
      </w:r>
      <w:proofErr w:type="spellStart"/>
      <w:r w:rsidRPr="00B9189D">
        <w:t>kPa</w:t>
      </w:r>
      <w:proofErr w:type="spellEnd"/>
      <w:r w:rsidRPr="00B9189D">
        <w:t xml:space="preserve"> in Equation 5.)</w:t>
      </w:r>
    </w:p>
    <w:p w:rsidR="00BD682B" w:rsidRPr="00B9189D" w:rsidRDefault="00BD682B" w:rsidP="00BD682B">
      <w:pPr>
        <w:spacing w:after="0" w:line="360" w:lineRule="auto"/>
        <w:rPr>
          <w:b/>
        </w:rPr>
      </w:pPr>
      <w:proofErr w:type="spellStart"/>
      <w:proofErr w:type="gramStart"/>
      <w:r w:rsidRPr="00B9189D">
        <w:rPr>
          <w:i/>
        </w:rPr>
        <w:t>e</w:t>
      </w:r>
      <w:r w:rsidRPr="00B9189D">
        <w:rPr>
          <w:i/>
          <w:vertAlign w:val="subscript"/>
        </w:rPr>
        <w:t>s</w:t>
      </w:r>
      <w:proofErr w:type="spellEnd"/>
      <w:proofErr w:type="gramEnd"/>
      <w:r w:rsidRPr="00B9189D">
        <w:rPr>
          <w:i/>
          <w:vertAlign w:val="subscript"/>
        </w:rPr>
        <w:t xml:space="preserve"> </w:t>
      </w:r>
      <w:r w:rsidRPr="00B9189D">
        <w:t>(</w:t>
      </w:r>
      <w:proofErr w:type="spellStart"/>
      <w:r w:rsidRPr="00B9189D">
        <w:t>inHg</w:t>
      </w:r>
      <w:proofErr w:type="spellEnd"/>
      <w:r w:rsidRPr="00B9189D">
        <w:t>)</w:t>
      </w:r>
      <w:r w:rsidRPr="00B9189D">
        <w:rPr>
          <w:i/>
        </w:rPr>
        <w:t xml:space="preserve">= </w:t>
      </w:r>
      <w:r w:rsidRPr="00B9189D">
        <w:t xml:space="preserve">0.295300 </w:t>
      </w:r>
      <w:proofErr w:type="spellStart"/>
      <w:r w:rsidRPr="00B9189D">
        <w:rPr>
          <w:i/>
        </w:rPr>
        <w:t>e</w:t>
      </w:r>
      <w:r w:rsidRPr="00B9189D">
        <w:rPr>
          <w:i/>
          <w:vertAlign w:val="subscript"/>
        </w:rPr>
        <w:t>s</w:t>
      </w:r>
      <w:proofErr w:type="spellEnd"/>
      <w:r w:rsidRPr="00B9189D">
        <w:rPr>
          <w:i/>
          <w:vertAlign w:val="subscript"/>
        </w:rPr>
        <w:t xml:space="preserve"> </w:t>
      </w:r>
      <w:r w:rsidRPr="00B9189D">
        <w:t>(</w:t>
      </w:r>
      <w:proofErr w:type="spellStart"/>
      <w:r w:rsidRPr="00B9189D">
        <w:t>kPa</w:t>
      </w:r>
      <w:proofErr w:type="spellEnd"/>
      <w:r w:rsidRPr="00B9189D">
        <w:t>)</w:t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tab/>
      </w:r>
      <w:r w:rsidRPr="00B9189D">
        <w:rPr>
          <w:i/>
        </w:rPr>
        <w:t>(Equation S</w:t>
      </w:r>
      <w:r w:rsidR="00D15227">
        <w:rPr>
          <w:i/>
        </w:rPr>
        <w:t>3</w:t>
      </w:r>
      <w:r w:rsidRPr="00B9189D">
        <w:rPr>
          <w:i/>
        </w:rPr>
        <w:t>)</w:t>
      </w:r>
    </w:p>
    <w:p w:rsidR="00BD682B" w:rsidRPr="00B9189D" w:rsidRDefault="00BD682B" w:rsidP="00BD682B">
      <w:pPr>
        <w:spacing w:after="0" w:line="360" w:lineRule="auto"/>
        <w:rPr>
          <w:b/>
        </w:rPr>
      </w:pPr>
      <w:r w:rsidRPr="00B9189D">
        <w:t>(</w:t>
      </w:r>
      <w:hyperlink r:id="rId6" w:history="1">
        <w:r w:rsidRPr="00B9189D">
          <w:rPr>
            <w:rStyle w:val="Hyperlink"/>
          </w:rPr>
          <w:t>http://www.srh.noaa.gov/images/epz/wxcalc/pressureConversion.pdf</w:t>
        </w:r>
      </w:hyperlink>
      <w:r w:rsidRPr="00B9189D">
        <w:t>)</w:t>
      </w:r>
    </w:p>
    <w:p w:rsidR="00BD682B" w:rsidRPr="00B9189D" w:rsidRDefault="00BD682B" w:rsidP="00BD682B">
      <w:pPr>
        <w:spacing w:after="0" w:line="360" w:lineRule="auto"/>
        <w:rPr>
          <w:b/>
        </w:rPr>
      </w:pPr>
    </w:p>
    <w:p w:rsidR="00A205CE" w:rsidRDefault="00BD682B" w:rsidP="00BD682B">
      <w:pPr>
        <w:spacing w:after="0" w:line="360" w:lineRule="auto"/>
        <w:rPr>
          <w:i/>
        </w:rPr>
      </w:pPr>
      <w:r w:rsidRPr="00B9189D">
        <w:rPr>
          <w:i/>
        </w:rPr>
        <w:t>Conversion from saturation vapor pressure values (</w:t>
      </w:r>
      <w:proofErr w:type="spellStart"/>
      <w:r w:rsidRPr="00B9189D">
        <w:rPr>
          <w:i/>
        </w:rPr>
        <w:t>inHg</w:t>
      </w:r>
      <w:proofErr w:type="spellEnd"/>
      <w:r w:rsidRPr="00B9189D">
        <w:rPr>
          <w:i/>
        </w:rPr>
        <w:t>) to vapor pressure (</w:t>
      </w:r>
      <w:proofErr w:type="spellStart"/>
      <w:r w:rsidRPr="00B9189D">
        <w:rPr>
          <w:i/>
        </w:rPr>
        <w:t>inHg</w:t>
      </w:r>
      <w:proofErr w:type="spellEnd"/>
      <w:r w:rsidRPr="00B9189D">
        <w:rPr>
          <w:i/>
        </w:rPr>
        <w:t>)</w:t>
      </w:r>
      <w:r w:rsidR="000B0332">
        <w:rPr>
          <w:i/>
        </w:rPr>
        <w:t xml:space="preserve"> </w:t>
      </w:r>
      <w:r w:rsidR="00A205CE">
        <w:rPr>
          <w:i/>
        </w:rPr>
        <w:fldChar w:fldCharType="begin"/>
      </w:r>
      <w:r w:rsidR="00D15227">
        <w:rPr>
          <w:i/>
        </w:rPr>
        <w:instrText xml:space="preserve"> ADDIN EN.CITE &lt;EndNote&gt;&lt;Cite&gt;&lt;Author&gt;Parish&lt;/Author&gt;&lt;Year&gt;1977&lt;/Year&gt;&lt;RecNum&gt;341&lt;/RecNum&gt;&lt;DisplayText&gt;[3]&lt;/DisplayText&gt;&lt;record&gt;&lt;rec-number&gt;341&lt;/rec-number&gt;&lt;foreign-keys&gt;&lt;key app="EN" db-id="s005pp20x5tfdpett01x0ssp9w0zd5srwwfa" timestamp="1417009358"&gt;341&lt;/key&gt;&lt;/foreign-keys&gt;&lt;ref-type name="Report"&gt;27&lt;/ref-type&gt;&lt;contributors&gt;&lt;authors&gt;&lt;author&gt;Parish, O. O.&lt;/author&gt;&lt;author&gt;Putnam, T. W.&lt;/author&gt;&lt;/authors&gt;&lt;/contributors&gt;&lt;titles&gt;&lt;title&gt;Equations for the Determination of Humidity from Dewpoint and Psychrometric Data&lt;/title&gt;&lt;/titles&gt;&lt;volume&gt;NASA TN D-8401&lt;/volume&gt;&lt;number&gt;Report&lt;/number&gt;&lt;dates&gt;&lt;year&gt;1977&lt;/year&gt;&lt;/dates&gt;&lt;pub-location&gt;Washington, DC&lt;/pub-location&gt;&lt;publisher&gt;National Aeronautics and Space Administration&lt;/publisher&gt;&lt;urls&gt;&lt;/urls&gt;&lt;/record&gt;&lt;/Cite&gt;&lt;/EndNote&gt;</w:instrText>
      </w:r>
      <w:r w:rsidR="00A205CE">
        <w:rPr>
          <w:i/>
        </w:rPr>
        <w:fldChar w:fldCharType="separate"/>
      </w:r>
      <w:r w:rsidR="00D15227">
        <w:rPr>
          <w:i/>
          <w:noProof/>
        </w:rPr>
        <w:t>[</w:t>
      </w:r>
      <w:hyperlink w:anchor="_ENREF_3" w:tooltip="Parish, 1977 #341" w:history="1">
        <w:r w:rsidR="00D15227">
          <w:rPr>
            <w:i/>
            <w:noProof/>
          </w:rPr>
          <w:t>3</w:t>
        </w:r>
      </w:hyperlink>
      <w:r w:rsidR="00D15227">
        <w:rPr>
          <w:i/>
          <w:noProof/>
        </w:rPr>
        <w:t>]</w:t>
      </w:r>
      <w:r w:rsidR="00A205CE">
        <w:rPr>
          <w:i/>
        </w:rPr>
        <w:fldChar w:fldCharType="end"/>
      </w:r>
      <w:r w:rsidRPr="00B9189D">
        <w:rPr>
          <w:i/>
        </w:rPr>
        <w:t xml:space="preserve"> </w:t>
      </w:r>
    </w:p>
    <w:p w:rsidR="00BD682B" w:rsidRPr="00B9189D" w:rsidRDefault="00BD682B" w:rsidP="00BD682B">
      <w:pPr>
        <w:spacing w:after="0" w:line="360" w:lineRule="auto"/>
        <w:rPr>
          <w:b/>
          <w:i/>
        </w:rPr>
      </w:pPr>
      <w:proofErr w:type="spellStart"/>
      <w:proofErr w:type="gramStart"/>
      <w:r w:rsidRPr="00B9189D">
        <w:rPr>
          <w:i/>
        </w:rPr>
        <w:t>e</w:t>
      </w:r>
      <w:r w:rsidRPr="00B9189D">
        <w:rPr>
          <w:i/>
          <w:vertAlign w:val="subscript"/>
        </w:rPr>
        <w:t>v</w:t>
      </w:r>
      <w:proofErr w:type="spellEnd"/>
      <w:proofErr w:type="gramEnd"/>
      <w:r w:rsidRPr="00B9189D">
        <w:rPr>
          <w:i/>
          <w:vertAlign w:val="subscript"/>
        </w:rPr>
        <w:t xml:space="preserve"> </w:t>
      </w:r>
      <w:r w:rsidRPr="00B9189D">
        <w:rPr>
          <w:i/>
        </w:rPr>
        <w:t>=</w:t>
      </w:r>
      <m:oMath>
        <m:r>
          <m:rPr>
            <m:sty m:val="bi"/>
          </m:rPr>
          <w:rPr>
            <w:rFonts w:ascii="Cambria Math" w:hAnsi="Cambria Math"/>
          </w:rPr>
          <m:t xml:space="preserve">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</w:rPr>
              <m:t>U</m:t>
            </m:r>
          </m:num>
          <m:den>
            <m:r>
              <m:rPr>
                <m:sty m:val="bi"/>
              </m:rPr>
              <w:rPr>
                <w:rFonts w:ascii="Cambria Math" w:hAnsi="Cambria Math"/>
              </w:rPr>
              <m:t>100</m:t>
            </m:r>
          </m:den>
        </m:f>
      </m:oMath>
      <w:r w:rsidRPr="00B9189D">
        <w:t xml:space="preserve"> </w:t>
      </w:r>
      <w:proofErr w:type="spellStart"/>
      <w:r w:rsidRPr="00B9189D">
        <w:rPr>
          <w:i/>
        </w:rPr>
        <w:t>e</w:t>
      </w:r>
      <w:r w:rsidRPr="00B9189D">
        <w:rPr>
          <w:i/>
          <w:vertAlign w:val="subscript"/>
        </w:rPr>
        <w:t>s</w:t>
      </w:r>
      <w:proofErr w:type="spellEnd"/>
      <w:r w:rsidRPr="00B9189D">
        <w:t xml:space="preserve">, where </w:t>
      </w:r>
      <w:proofErr w:type="spellStart"/>
      <w:r w:rsidRPr="00B9189D">
        <w:rPr>
          <w:i/>
        </w:rPr>
        <w:t>e</w:t>
      </w:r>
      <w:r w:rsidRPr="00B9189D">
        <w:rPr>
          <w:i/>
          <w:vertAlign w:val="subscript"/>
        </w:rPr>
        <w:t>s</w:t>
      </w:r>
      <w:proofErr w:type="spellEnd"/>
      <w:r w:rsidRPr="00B9189D">
        <w:rPr>
          <w:i/>
        </w:rPr>
        <w:t xml:space="preserve"> </w:t>
      </w:r>
      <w:r w:rsidRPr="00B9189D">
        <w:t>is saturation vapor pressure (</w:t>
      </w:r>
      <w:proofErr w:type="spellStart"/>
      <w:r w:rsidRPr="00B9189D">
        <w:t>inHg</w:t>
      </w:r>
      <w:proofErr w:type="spellEnd"/>
      <w:r w:rsidRPr="00B9189D">
        <w:t xml:space="preserve">), </w:t>
      </w:r>
      <w:proofErr w:type="spellStart"/>
      <w:r w:rsidRPr="00B9189D">
        <w:rPr>
          <w:i/>
        </w:rPr>
        <w:t>e</w:t>
      </w:r>
      <w:r w:rsidRPr="00B9189D">
        <w:rPr>
          <w:i/>
          <w:vertAlign w:val="subscript"/>
        </w:rPr>
        <w:t>v</w:t>
      </w:r>
      <w:proofErr w:type="spellEnd"/>
      <w:r w:rsidRPr="00B9189D">
        <w:rPr>
          <w:i/>
        </w:rPr>
        <w:t xml:space="preserve"> </w:t>
      </w:r>
      <w:r w:rsidRPr="00B9189D">
        <w:t>is vapor pressure (</w:t>
      </w:r>
      <w:proofErr w:type="spellStart"/>
      <w:r w:rsidRPr="00B9189D">
        <w:t>inHg</w:t>
      </w:r>
      <w:proofErr w:type="spellEnd"/>
      <w:r w:rsidRPr="00B9189D">
        <w:t>), and U is relative humidity (%)</w:t>
      </w:r>
      <w:r w:rsidRPr="00B9189D">
        <w:tab/>
      </w:r>
      <w:r w:rsidRPr="00B9189D">
        <w:rPr>
          <w:i/>
        </w:rPr>
        <w:t>(Equation S</w:t>
      </w:r>
      <w:r w:rsidR="00D15227">
        <w:rPr>
          <w:i/>
        </w:rPr>
        <w:t>4</w:t>
      </w:r>
      <w:r w:rsidRPr="00B9189D">
        <w:rPr>
          <w:i/>
        </w:rPr>
        <w:t>)</w:t>
      </w:r>
    </w:p>
    <w:p w:rsidR="00BD682B" w:rsidRPr="00B9189D" w:rsidRDefault="00BD682B" w:rsidP="00BD682B">
      <w:pPr>
        <w:spacing w:after="0" w:line="360" w:lineRule="auto"/>
        <w:rPr>
          <w:b/>
        </w:rPr>
      </w:pPr>
    </w:p>
    <w:p w:rsidR="00BD682B" w:rsidRPr="00B9189D" w:rsidRDefault="00BD682B" w:rsidP="00BD682B">
      <w:pPr>
        <w:spacing w:after="0" w:line="360" w:lineRule="auto"/>
        <w:rPr>
          <w:b/>
        </w:rPr>
      </w:pPr>
      <w:r w:rsidRPr="00B9189D">
        <w:t xml:space="preserve">Reverse Equation 3 to convert back to </w:t>
      </w:r>
      <w:proofErr w:type="spellStart"/>
      <w:r w:rsidRPr="00B9189D">
        <w:t>kPa</w:t>
      </w:r>
      <w:proofErr w:type="spellEnd"/>
      <w:r w:rsidRPr="00B9189D">
        <w:t>.</w:t>
      </w:r>
    </w:p>
    <w:p w:rsidR="00A205CE" w:rsidRDefault="00BD682B" w:rsidP="00BD682B">
      <w:pPr>
        <w:spacing w:after="0" w:line="360" w:lineRule="auto"/>
        <w:rPr>
          <w:i/>
        </w:rPr>
      </w:pPr>
      <w:r w:rsidRPr="00B9189D">
        <w:rPr>
          <w:i/>
        </w:rPr>
        <w:lastRenderedPageBreak/>
        <w:t>Conversion from vapor pressure (</w:t>
      </w:r>
      <w:proofErr w:type="spellStart"/>
      <w:r w:rsidRPr="00B9189D">
        <w:rPr>
          <w:i/>
        </w:rPr>
        <w:t>kPa</w:t>
      </w:r>
      <w:proofErr w:type="spellEnd"/>
      <w:r w:rsidRPr="00B9189D">
        <w:rPr>
          <w:i/>
        </w:rPr>
        <w:t>) to absolute humidity (g/m</w:t>
      </w:r>
      <w:r w:rsidRPr="00B9189D">
        <w:rPr>
          <w:i/>
          <w:vertAlign w:val="superscript"/>
        </w:rPr>
        <w:t>3</w:t>
      </w:r>
      <w:r w:rsidRPr="00B9189D">
        <w:rPr>
          <w:i/>
        </w:rPr>
        <w:t>)</w:t>
      </w:r>
      <w:r w:rsidR="000B0332">
        <w:rPr>
          <w:i/>
        </w:rPr>
        <w:t xml:space="preserve"> </w:t>
      </w:r>
      <w:r w:rsidR="00A205CE">
        <w:rPr>
          <w:i/>
        </w:rPr>
        <w:fldChar w:fldCharType="begin"/>
      </w:r>
      <w:r w:rsidR="00D15227">
        <w:rPr>
          <w:i/>
        </w:rPr>
        <w:instrText xml:space="preserve"> ADDIN EN.CITE &lt;EndNote&gt;&lt;Cite&gt;&lt;Author&gt;Snyder&lt;/Author&gt;&lt;Year&gt;2005&lt;/Year&gt;&lt;RecNum&gt;344&lt;/RecNum&gt;&lt;DisplayText&gt;[2]&lt;/DisplayText&gt;&lt;record&gt;&lt;rec-number&gt;344&lt;/rec-number&gt;&lt;foreign-keys&gt;&lt;key app="EN" db-id="s005pp20x5tfdpett01x0ssp9w0zd5srwwfa" timestamp="1417009358"&gt;344&lt;/key&gt;&lt;/foreign-keys&gt;&lt;ref-type name="Personal Communication"&gt;26&lt;/ref-type&gt;&lt;contributors&gt;&lt;authors&gt;&lt;author&gt;Snyder, R. L.&lt;/author&gt;&lt;/authors&gt;&lt;/contributors&gt;&lt;titles&gt;&lt;title&gt;Humidity Conversion&lt;/title&gt;&lt;/titles&gt;&lt;volume&gt;http://biomet.ucdavis.edu/conversions/HumCon.htm&lt;/volume&gt;&lt;number&gt;Web Page&lt;/number&gt;&lt;dates&gt;&lt;year&gt;2005&lt;/year&gt;&lt;/dates&gt;&lt;pub-location&gt;Davis&lt;/pub-location&gt;&lt;publisher&gt;University of California, Davis, Biometeorology Program&lt;/publisher&gt;&lt;urls&gt;&lt;/urls&gt;&lt;access-date&gt;March 24, 2005&lt;/access-date&gt;&lt;/record&gt;&lt;/Cite&gt;&lt;/EndNote&gt;</w:instrText>
      </w:r>
      <w:r w:rsidR="00A205CE">
        <w:rPr>
          <w:i/>
        </w:rPr>
        <w:fldChar w:fldCharType="separate"/>
      </w:r>
      <w:r w:rsidR="00D15227">
        <w:rPr>
          <w:i/>
          <w:noProof/>
        </w:rPr>
        <w:t>[</w:t>
      </w:r>
      <w:hyperlink w:anchor="_ENREF_2" w:tooltip="Snyder, 2005 #344" w:history="1">
        <w:r w:rsidR="00D15227">
          <w:rPr>
            <w:i/>
            <w:noProof/>
          </w:rPr>
          <w:t>2</w:t>
        </w:r>
      </w:hyperlink>
      <w:r w:rsidR="00D15227">
        <w:rPr>
          <w:i/>
          <w:noProof/>
        </w:rPr>
        <w:t>]</w:t>
      </w:r>
      <w:r w:rsidR="00A205CE">
        <w:rPr>
          <w:i/>
        </w:rPr>
        <w:fldChar w:fldCharType="end"/>
      </w:r>
      <w:r w:rsidRPr="00B9189D">
        <w:rPr>
          <w:i/>
        </w:rPr>
        <w:t xml:space="preserve"> </w:t>
      </w:r>
    </w:p>
    <w:p w:rsidR="00BD682B" w:rsidRPr="00B9189D" w:rsidRDefault="00BD682B" w:rsidP="00BD682B">
      <w:pPr>
        <w:spacing w:after="0" w:line="360" w:lineRule="auto"/>
        <w:rPr>
          <w:b/>
        </w:rPr>
      </w:pPr>
      <w:r w:rsidRPr="00B9189D">
        <w:t>χ =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</w:rPr>
              <m:t xml:space="preserve">2165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v</m:t>
                </m:r>
              </m:sub>
            </m:sSub>
          </m:num>
          <m:den>
            <m:r>
              <m:rPr>
                <m:sty m:val="bi"/>
              </m:rPr>
              <w:rPr>
                <w:rFonts w:ascii="Cambria Math" w:hAnsi="Cambria Math"/>
              </w:rPr>
              <m:t>T+273.16</m:t>
            </m:r>
          </m:den>
        </m:f>
      </m:oMath>
      <w:r w:rsidRPr="00B9189D">
        <w:rPr>
          <w:rFonts w:eastAsiaTheme="minorEastAsia"/>
        </w:rPr>
        <w:t xml:space="preserve">, where </w:t>
      </w:r>
      <w:proofErr w:type="spellStart"/>
      <w:proofErr w:type="gramStart"/>
      <w:r w:rsidRPr="00B9189D">
        <w:rPr>
          <w:i/>
        </w:rPr>
        <w:t>e</w:t>
      </w:r>
      <w:r w:rsidRPr="00B9189D">
        <w:rPr>
          <w:i/>
          <w:vertAlign w:val="subscript"/>
        </w:rPr>
        <w:t>v</w:t>
      </w:r>
      <w:proofErr w:type="spellEnd"/>
      <w:proofErr w:type="gramEnd"/>
      <w:r w:rsidRPr="00B9189D">
        <w:rPr>
          <w:i/>
        </w:rPr>
        <w:t xml:space="preserve"> </w:t>
      </w:r>
      <w:r w:rsidRPr="00B9189D">
        <w:t>is vapor pressure (</w:t>
      </w:r>
      <w:proofErr w:type="spellStart"/>
      <w:r w:rsidRPr="00B9189D">
        <w:t>kPa</w:t>
      </w:r>
      <w:proofErr w:type="spellEnd"/>
      <w:r w:rsidRPr="00B9189D">
        <w:t xml:space="preserve">), </w:t>
      </w:r>
      <w:r w:rsidRPr="00B9189D">
        <w:rPr>
          <w:i/>
        </w:rPr>
        <w:t>T</w:t>
      </w:r>
      <w:r w:rsidRPr="00B9189D">
        <w:t xml:space="preserve"> is temperature (</w:t>
      </w:r>
      <w:proofErr w:type="spellStart"/>
      <w:r w:rsidRPr="00B9189D">
        <w:rPr>
          <w:vertAlign w:val="superscript"/>
        </w:rPr>
        <w:t>o</w:t>
      </w:r>
      <w:r w:rsidRPr="00B9189D">
        <w:t>C</w:t>
      </w:r>
      <w:proofErr w:type="spellEnd"/>
      <w:r w:rsidRPr="00B9189D">
        <w:t>), and χ is absolute humidity (g/m</w:t>
      </w:r>
      <w:r w:rsidRPr="00B9189D">
        <w:rPr>
          <w:vertAlign w:val="superscript"/>
        </w:rPr>
        <w:t>3</w:t>
      </w:r>
      <w:r w:rsidRPr="00B9189D">
        <w:t>)</w:t>
      </w:r>
      <w:r w:rsidRPr="00B9189D">
        <w:tab/>
      </w:r>
      <w:r w:rsidRPr="00B9189D">
        <w:tab/>
      </w:r>
      <w:r w:rsidRPr="00B9189D">
        <w:tab/>
      </w:r>
      <w:r w:rsidRPr="00B9189D">
        <w:rPr>
          <w:i/>
        </w:rPr>
        <w:t>(Equation S</w:t>
      </w:r>
      <w:r w:rsidR="00D15227">
        <w:rPr>
          <w:i/>
        </w:rPr>
        <w:t>5</w:t>
      </w:r>
      <w:r w:rsidRPr="00B9189D">
        <w:rPr>
          <w:i/>
        </w:rPr>
        <w:t>)</w:t>
      </w:r>
    </w:p>
    <w:p w:rsidR="00BD682B" w:rsidRPr="00B9189D" w:rsidRDefault="00BD682B">
      <w:pPr>
        <w:spacing w:after="160" w:line="259" w:lineRule="auto"/>
        <w:rPr>
          <w:rFonts w:eastAsiaTheme="majorEastAsia"/>
          <w:caps/>
          <w:szCs w:val="22"/>
        </w:rPr>
      </w:pPr>
      <w:r w:rsidRPr="00B9189D">
        <w:br w:type="page"/>
      </w:r>
    </w:p>
    <w:p w:rsidR="000B3E95" w:rsidRPr="00B9189D" w:rsidRDefault="00185642" w:rsidP="0058387D">
      <w:pPr>
        <w:pStyle w:val="PaperHeadings"/>
      </w:pPr>
      <w:bookmarkStart w:id="4" w:name="_Toc435023733"/>
      <w:r w:rsidRPr="00B9189D">
        <w:lastRenderedPageBreak/>
        <w:t>SUPPLEMENTAL MATERIALS: TABLES</w:t>
      </w:r>
      <w:bookmarkEnd w:id="4"/>
      <w:r w:rsidR="000B3E95" w:rsidRPr="00B9189D">
        <w:t xml:space="preserve"> </w:t>
      </w:r>
    </w:p>
    <w:p w:rsidR="000B3E95" w:rsidRPr="00B9189D" w:rsidRDefault="000B3E95" w:rsidP="0058387D">
      <w:pPr>
        <w:pStyle w:val="PaperHeadings"/>
      </w:pPr>
      <w:bookmarkStart w:id="5" w:name="_Toc435023734"/>
      <w:r w:rsidRPr="00B9189D">
        <w:t>Table S</w:t>
      </w:r>
      <w:r w:rsidR="00E70411">
        <w:t>1</w:t>
      </w:r>
      <w:r w:rsidRPr="00B9189D">
        <w:t>. Associations between UNADJUSTED Cumulative CLASSROOM Humidity Exposure and Respiratory symptoms of teachers on the seventh day</w:t>
      </w:r>
      <w:r w:rsidR="00541F30">
        <w:t xml:space="preserve"> </w:t>
      </w:r>
      <w:r w:rsidR="000E1B94" w:rsidRPr="000E1B94">
        <w:rPr>
          <w:caps w:val="0"/>
          <w:vertAlign w:val="superscript"/>
        </w:rPr>
        <w:t>a</w:t>
      </w:r>
      <w:bookmarkEnd w:id="5"/>
    </w:p>
    <w:tbl>
      <w:tblPr>
        <w:tblStyle w:val="TableGrid"/>
        <w:tblW w:w="4138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3"/>
        <w:gridCol w:w="2272"/>
        <w:gridCol w:w="2272"/>
        <w:gridCol w:w="2238"/>
        <w:gridCol w:w="2229"/>
      </w:tblGrid>
      <w:tr w:rsidR="000B3E95" w:rsidRPr="00B9189D" w:rsidTr="000E1B94">
        <w:trPr>
          <w:jc w:val="center"/>
        </w:trPr>
        <w:tc>
          <w:tcPr>
            <w:tcW w:w="868" w:type="pct"/>
            <w:tcBorders>
              <w:top w:val="single" w:sz="4" w:space="0" w:color="auto"/>
              <w:bottom w:val="single" w:sz="4" w:space="0" w:color="auto"/>
            </w:tcBorders>
          </w:tcPr>
          <w:p w:rsidR="000B3E95" w:rsidRPr="00C05128" w:rsidRDefault="00C05128" w:rsidP="00C05128">
            <w:pPr>
              <w:spacing w:line="240" w:lineRule="auto"/>
              <w:rPr>
                <w:b/>
              </w:rPr>
            </w:pPr>
            <w:r w:rsidRPr="00C05128">
              <w:rPr>
                <w:b/>
              </w:rPr>
              <w:t>Symptoms</w:t>
            </w:r>
          </w:p>
        </w:tc>
        <w:tc>
          <w:tcPr>
            <w:tcW w:w="1042" w:type="pct"/>
            <w:tcBorders>
              <w:top w:val="single" w:sz="4" w:space="0" w:color="auto"/>
              <w:bottom w:val="single" w:sz="4" w:space="0" w:color="auto"/>
            </w:tcBorders>
          </w:tcPr>
          <w:p w:rsidR="000B3E95" w:rsidRPr="00C05128" w:rsidRDefault="00C05128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rFonts w:eastAsia="Times New Roman"/>
                <w:b/>
                <w:color w:val="000000"/>
                <w:kern w:val="24"/>
              </w:rPr>
              <w:t>After 5 g/m</w:t>
            </w:r>
            <w:r w:rsidR="000B3E95" w:rsidRPr="00C05128">
              <w:rPr>
                <w:rFonts w:eastAsia="Times New Roman"/>
                <w:b/>
                <w:color w:val="000000"/>
                <w:kern w:val="24"/>
                <w:vertAlign w:val="superscript"/>
              </w:rPr>
              <w:t>3</w:t>
            </w:r>
            <w:r w:rsidRPr="00C05128">
              <w:rPr>
                <w:rFonts w:eastAsia="Times New Roman"/>
                <w:b/>
                <w:color w:val="000000"/>
                <w:kern w:val="24"/>
              </w:rPr>
              <w:t xml:space="preserve"> increase in cumulative average</w:t>
            </w:r>
            <w:r w:rsidRPr="00C05128">
              <w:rPr>
                <w:b/>
              </w:rPr>
              <w:t xml:space="preserve"> </w:t>
            </w:r>
            <w:r>
              <w:rPr>
                <w:b/>
              </w:rPr>
              <w:t>AH</w:t>
            </w:r>
            <w:r w:rsidRPr="00C05128">
              <w:rPr>
                <w:b/>
              </w:rPr>
              <w:t xml:space="preserve"> </w:t>
            </w:r>
          </w:p>
        </w:tc>
        <w:tc>
          <w:tcPr>
            <w:tcW w:w="1042" w:type="pct"/>
            <w:tcBorders>
              <w:top w:val="single" w:sz="4" w:space="0" w:color="auto"/>
            </w:tcBorders>
          </w:tcPr>
          <w:p w:rsidR="000B3E95" w:rsidRPr="00C05128" w:rsidRDefault="00C05128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b/>
              </w:rPr>
              <w:t xml:space="preserve">After 5 days of &lt;30% vs. </w:t>
            </w:r>
          </w:p>
          <w:p w:rsidR="000B3E95" w:rsidRPr="00C05128" w:rsidRDefault="000B3E95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b/>
              </w:rPr>
              <w:t>30-</w:t>
            </w:r>
            <w:r w:rsidR="00607669" w:rsidRPr="00C05128">
              <w:rPr>
                <w:b/>
              </w:rPr>
              <w:t>5</w:t>
            </w:r>
            <w:r w:rsidR="00C05128" w:rsidRPr="00C05128">
              <w:rPr>
                <w:b/>
              </w:rPr>
              <w:t xml:space="preserve">0% </w:t>
            </w:r>
            <w:r w:rsidR="00C05128">
              <w:rPr>
                <w:b/>
              </w:rPr>
              <w:t>RH</w:t>
            </w:r>
          </w:p>
        </w:tc>
        <w:tc>
          <w:tcPr>
            <w:tcW w:w="1026" w:type="pct"/>
            <w:tcBorders>
              <w:top w:val="single" w:sz="4" w:space="0" w:color="auto"/>
            </w:tcBorders>
          </w:tcPr>
          <w:p w:rsidR="000B3E95" w:rsidRPr="00C05128" w:rsidRDefault="00C05128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b/>
              </w:rPr>
              <w:t xml:space="preserve">After 5 days of &gt;50% vs. </w:t>
            </w:r>
          </w:p>
          <w:p w:rsidR="000B3E95" w:rsidRPr="00C05128" w:rsidRDefault="00C05128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b/>
              </w:rPr>
              <w:t xml:space="preserve">30-50% </w:t>
            </w:r>
            <w:r>
              <w:rPr>
                <w:b/>
              </w:rPr>
              <w:t>RH</w:t>
            </w:r>
          </w:p>
        </w:tc>
        <w:tc>
          <w:tcPr>
            <w:tcW w:w="1022" w:type="pct"/>
            <w:tcBorders>
              <w:top w:val="single" w:sz="4" w:space="0" w:color="auto"/>
            </w:tcBorders>
          </w:tcPr>
          <w:p w:rsidR="000B3E95" w:rsidRPr="00C05128" w:rsidRDefault="00C05128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b/>
              </w:rPr>
              <w:t xml:space="preserve">After 5 days of &gt;60% vs. </w:t>
            </w:r>
          </w:p>
          <w:p w:rsidR="000B3E95" w:rsidRPr="00C05128" w:rsidRDefault="00C05128" w:rsidP="00C05128">
            <w:pPr>
              <w:spacing w:line="240" w:lineRule="auto"/>
              <w:jc w:val="center"/>
              <w:rPr>
                <w:b/>
              </w:rPr>
            </w:pPr>
            <w:r w:rsidRPr="00C05128">
              <w:rPr>
                <w:b/>
              </w:rPr>
              <w:t xml:space="preserve">30-60% </w:t>
            </w:r>
            <w:r>
              <w:rPr>
                <w:b/>
              </w:rPr>
              <w:t>RH</w:t>
            </w:r>
          </w:p>
        </w:tc>
      </w:tr>
      <w:tr w:rsidR="00541F30" w:rsidRPr="00B9189D" w:rsidTr="000E1B94">
        <w:trPr>
          <w:jc w:val="center"/>
        </w:trPr>
        <w:tc>
          <w:tcPr>
            <w:tcW w:w="868" w:type="pct"/>
            <w:tcBorders>
              <w:top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</w:pPr>
          </w:p>
        </w:tc>
        <w:tc>
          <w:tcPr>
            <w:tcW w:w="1042" w:type="pct"/>
            <w:tcBorders>
              <w:top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RR (95% CI)</w:t>
            </w:r>
          </w:p>
        </w:tc>
        <w:tc>
          <w:tcPr>
            <w:tcW w:w="1042" w:type="pct"/>
            <w:tcBorders>
              <w:top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RR (95% CI)</w:t>
            </w:r>
          </w:p>
        </w:tc>
        <w:tc>
          <w:tcPr>
            <w:tcW w:w="1026" w:type="pct"/>
            <w:tcBorders>
              <w:top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RR (95% CI)</w:t>
            </w:r>
          </w:p>
        </w:tc>
        <w:tc>
          <w:tcPr>
            <w:tcW w:w="1022" w:type="pct"/>
            <w:tcBorders>
              <w:top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RR (95% CI)</w:t>
            </w:r>
          </w:p>
        </w:tc>
      </w:tr>
      <w:tr w:rsidR="00541F30" w:rsidRPr="00B9189D" w:rsidTr="000E1B94">
        <w:trPr>
          <w:jc w:val="center"/>
        </w:trPr>
        <w:tc>
          <w:tcPr>
            <w:tcW w:w="868" w:type="pct"/>
            <w:tcBorders>
              <w:top w:val="single" w:sz="4" w:space="0" w:color="auto"/>
              <w:bottom w:val="single" w:sz="4" w:space="0" w:color="auto"/>
            </w:tcBorders>
          </w:tcPr>
          <w:p w:rsidR="00541F30" w:rsidRPr="00B9189D" w:rsidRDefault="00990D4B" w:rsidP="00C05128">
            <w:pPr>
              <w:spacing w:line="240" w:lineRule="auto"/>
            </w:pPr>
            <w:r>
              <w:t>Asthma-like</w:t>
            </w:r>
            <w:r w:rsidR="00541F30" w:rsidRPr="00B9189D">
              <w:t xml:space="preserve"> </w:t>
            </w:r>
            <w:r w:rsidR="00541F30" w:rsidRPr="00541F30">
              <w:rPr>
                <w:vertAlign w:val="superscript"/>
              </w:rPr>
              <w:t>b</w:t>
            </w:r>
          </w:p>
        </w:tc>
        <w:tc>
          <w:tcPr>
            <w:tcW w:w="1042" w:type="pct"/>
            <w:tcBorders>
              <w:top w:val="single" w:sz="4" w:space="0" w:color="auto"/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0.88 (0.48, 1.63)</w:t>
            </w:r>
          </w:p>
        </w:tc>
        <w:tc>
          <w:tcPr>
            <w:tcW w:w="1042" w:type="pct"/>
            <w:tcBorders>
              <w:top w:val="single" w:sz="4" w:space="0" w:color="auto"/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  <w:rPr>
                <w:highlight w:val="yellow"/>
              </w:rPr>
            </w:pPr>
            <w:r w:rsidRPr="00B9189D">
              <w:t>1.15 (0.75, 1.77)</w:t>
            </w:r>
          </w:p>
        </w:tc>
        <w:tc>
          <w:tcPr>
            <w:tcW w:w="1026" w:type="pct"/>
            <w:tcBorders>
              <w:top w:val="single" w:sz="4" w:space="0" w:color="auto"/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1.21 (0.82, 1.77)</w:t>
            </w:r>
          </w:p>
        </w:tc>
        <w:tc>
          <w:tcPr>
            <w:tcW w:w="10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0.93 (0.39, 2.19)</w:t>
            </w:r>
          </w:p>
        </w:tc>
      </w:tr>
      <w:tr w:rsidR="00541F30" w:rsidRPr="00B9189D" w:rsidTr="000E1B94">
        <w:trPr>
          <w:jc w:val="center"/>
        </w:trPr>
        <w:tc>
          <w:tcPr>
            <w:tcW w:w="868" w:type="pct"/>
            <w:tcBorders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</w:pPr>
            <w:r w:rsidRPr="00B9189D">
              <w:t>Cold/allergy</w:t>
            </w:r>
            <w:r>
              <w:t xml:space="preserve"> </w:t>
            </w:r>
            <w:r w:rsidRPr="00541F30">
              <w:rPr>
                <w:vertAlign w:val="superscript"/>
              </w:rPr>
              <w:t>c</w:t>
            </w:r>
          </w:p>
        </w:tc>
        <w:tc>
          <w:tcPr>
            <w:tcW w:w="1042" w:type="pct"/>
            <w:tcBorders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0.83 (0.64, 1.07)</w:t>
            </w:r>
          </w:p>
        </w:tc>
        <w:tc>
          <w:tcPr>
            <w:tcW w:w="1042" w:type="pct"/>
            <w:tcBorders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  <w:rPr>
                <w:highlight w:val="yellow"/>
              </w:rPr>
            </w:pPr>
            <w:r w:rsidRPr="00B9189D">
              <w:t>1.11 (0.93, 1.33)</w:t>
            </w:r>
          </w:p>
        </w:tc>
        <w:tc>
          <w:tcPr>
            <w:tcW w:w="1026" w:type="pct"/>
            <w:tcBorders>
              <w:bottom w:val="single" w:sz="4" w:space="0" w:color="auto"/>
            </w:tcBorders>
          </w:tcPr>
          <w:p w:rsidR="00541F30" w:rsidRPr="00B9189D" w:rsidRDefault="00541F30" w:rsidP="00C05128">
            <w:pPr>
              <w:spacing w:line="240" w:lineRule="auto"/>
              <w:jc w:val="center"/>
              <w:rPr>
                <w:highlight w:val="yellow"/>
              </w:rPr>
            </w:pPr>
            <w:r w:rsidRPr="00B9189D">
              <w:t>1.05 (0.85, 1.28)</w:t>
            </w:r>
          </w:p>
        </w:tc>
        <w:tc>
          <w:tcPr>
            <w:tcW w:w="1022" w:type="pct"/>
            <w:tcBorders>
              <w:bottom w:val="single" w:sz="4" w:space="0" w:color="auto"/>
            </w:tcBorders>
            <w:shd w:val="clear" w:color="auto" w:fill="auto"/>
          </w:tcPr>
          <w:p w:rsidR="00541F30" w:rsidRPr="00B9189D" w:rsidRDefault="00541F30" w:rsidP="00C05128">
            <w:pPr>
              <w:spacing w:line="240" w:lineRule="auto"/>
              <w:jc w:val="center"/>
            </w:pPr>
            <w:r w:rsidRPr="00B9189D">
              <w:t>0.83 (0.56, 1.21)</w:t>
            </w:r>
          </w:p>
        </w:tc>
      </w:tr>
    </w:tbl>
    <w:p w:rsidR="00185642" w:rsidRPr="00B9189D" w:rsidRDefault="00185642" w:rsidP="00185642">
      <w:pPr>
        <w:spacing w:after="0" w:line="360" w:lineRule="auto"/>
      </w:pPr>
    </w:p>
    <w:p w:rsidR="00C368C0" w:rsidRPr="00C05128" w:rsidRDefault="000E1B94" w:rsidP="00C368C0">
      <w:pPr>
        <w:spacing w:line="240" w:lineRule="auto"/>
        <w:rPr>
          <w:sz w:val="20"/>
          <w:szCs w:val="20"/>
        </w:rPr>
      </w:pPr>
      <w:r w:rsidRPr="00C05128">
        <w:rPr>
          <w:sz w:val="20"/>
          <w:szCs w:val="20"/>
        </w:rPr>
        <w:t>A</w:t>
      </w:r>
      <w:r w:rsidR="001233B9" w:rsidRPr="00C05128">
        <w:rPr>
          <w:sz w:val="20"/>
          <w:szCs w:val="20"/>
        </w:rPr>
        <w:t xml:space="preserve">H=Classroom average daily absolute humidity. </w:t>
      </w:r>
      <w:r w:rsidR="00C368C0" w:rsidRPr="00C05128">
        <w:rPr>
          <w:sz w:val="20"/>
          <w:szCs w:val="20"/>
        </w:rPr>
        <w:t>CI=Confidence interval. RH=Classroom average daily relative humidity. RR=Relative risk.</w:t>
      </w:r>
    </w:p>
    <w:p w:rsidR="00B9189D" w:rsidRPr="00C05128" w:rsidRDefault="00541F30" w:rsidP="009718B8">
      <w:pPr>
        <w:spacing w:line="240" w:lineRule="auto"/>
        <w:rPr>
          <w:sz w:val="20"/>
          <w:szCs w:val="20"/>
        </w:rPr>
        <w:sectPr w:rsidR="00B9189D" w:rsidRPr="00C05128" w:rsidSect="00A205CE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proofErr w:type="gramStart"/>
      <w:r w:rsidRPr="00C05128">
        <w:rPr>
          <w:sz w:val="20"/>
          <w:szCs w:val="20"/>
          <w:vertAlign w:val="superscript"/>
        </w:rPr>
        <w:t>a</w:t>
      </w:r>
      <w:proofErr w:type="gramEnd"/>
      <w:r w:rsidRPr="00C05128">
        <w:rPr>
          <w:sz w:val="20"/>
          <w:szCs w:val="20"/>
        </w:rPr>
        <w:t xml:space="preserve"> </w:t>
      </w:r>
      <w:r w:rsidR="001233B9" w:rsidRPr="00C05128">
        <w:rPr>
          <w:sz w:val="20"/>
          <w:szCs w:val="20"/>
        </w:rPr>
        <w:t>Results were estimated using a modified Poisson regression approach for correlated binary data, clustered by participant (</w:t>
      </w:r>
      <w:proofErr w:type="spellStart"/>
      <w:r w:rsidR="001233B9" w:rsidRPr="00C05128">
        <w:rPr>
          <w:sz w:val="20"/>
          <w:szCs w:val="20"/>
        </w:rPr>
        <w:t>i</w:t>
      </w:r>
      <w:proofErr w:type="spellEnd"/>
      <w:r w:rsidR="001233B9" w:rsidRPr="00C05128">
        <w:rPr>
          <w:sz w:val="20"/>
          <w:szCs w:val="20"/>
        </w:rPr>
        <w:t xml:space="preserve">=122) with an autoregressive correlation matrix. Exposure to classroom was assessed using cumulative presence in school on the previous 7 days, regardless of whether the teacher was present on that day. </w:t>
      </w:r>
      <w:proofErr w:type="gramStart"/>
      <w:r w:rsidRPr="00C05128">
        <w:rPr>
          <w:sz w:val="20"/>
          <w:szCs w:val="20"/>
          <w:vertAlign w:val="superscript"/>
        </w:rPr>
        <w:t>b</w:t>
      </w:r>
      <w:proofErr w:type="gramEnd"/>
      <w:r w:rsidRPr="00C05128">
        <w:rPr>
          <w:sz w:val="20"/>
          <w:szCs w:val="20"/>
        </w:rPr>
        <w:t xml:space="preserve"> </w:t>
      </w:r>
      <w:r w:rsidR="00990D4B">
        <w:rPr>
          <w:sz w:val="20"/>
          <w:szCs w:val="20"/>
        </w:rPr>
        <w:t>Asthma-like</w:t>
      </w:r>
      <w:r w:rsidR="001233B9" w:rsidRPr="00C05128">
        <w:rPr>
          <w:sz w:val="20"/>
          <w:szCs w:val="20"/>
        </w:rPr>
        <w:t xml:space="preserve"> symptom models were adjusted for continuous outdoor temperature (</w:t>
      </w:r>
      <w:r w:rsidR="001233B9" w:rsidRPr="00C05128">
        <w:rPr>
          <w:sz w:val="20"/>
          <w:szCs w:val="20"/>
          <w:vertAlign w:val="superscript"/>
        </w:rPr>
        <w:t>O</w:t>
      </w:r>
      <w:r w:rsidR="001233B9" w:rsidRPr="00C05128">
        <w:rPr>
          <w:sz w:val="20"/>
          <w:szCs w:val="20"/>
        </w:rPr>
        <w:t>C).</w:t>
      </w:r>
      <w:r w:rsidRPr="00C05128">
        <w:rPr>
          <w:sz w:val="20"/>
          <w:szCs w:val="20"/>
        </w:rPr>
        <w:t xml:space="preserve"> </w:t>
      </w:r>
      <w:proofErr w:type="gramStart"/>
      <w:r w:rsidRPr="00C05128">
        <w:rPr>
          <w:sz w:val="20"/>
          <w:szCs w:val="20"/>
          <w:vertAlign w:val="superscript"/>
        </w:rPr>
        <w:t>c</w:t>
      </w:r>
      <w:proofErr w:type="gramEnd"/>
      <w:r w:rsidRPr="00C05128">
        <w:rPr>
          <w:sz w:val="20"/>
          <w:szCs w:val="20"/>
          <w:vertAlign w:val="superscript"/>
        </w:rPr>
        <w:t xml:space="preserve"> </w:t>
      </w:r>
      <w:r w:rsidRPr="00C05128">
        <w:rPr>
          <w:sz w:val="20"/>
          <w:szCs w:val="20"/>
        </w:rPr>
        <w:t>No covariates met the criteria for inclusion in the cold/ allergy models.</w:t>
      </w:r>
    </w:p>
    <w:p w:rsidR="00862D46" w:rsidRPr="00B9189D" w:rsidRDefault="00B9189D" w:rsidP="0058387D">
      <w:pPr>
        <w:pStyle w:val="PaperHeadings"/>
      </w:pPr>
      <w:bookmarkStart w:id="6" w:name="_Toc435023735"/>
      <w:r w:rsidRPr="00B9189D">
        <w:lastRenderedPageBreak/>
        <w:t>SUPPLEMENTAL MATERIALS: SURVEYS</w:t>
      </w:r>
      <w:bookmarkEnd w:id="6"/>
    </w:p>
    <w:p w:rsidR="00B9189D" w:rsidRPr="00B9189D" w:rsidRDefault="00484F94" w:rsidP="0058387D">
      <w:pPr>
        <w:pStyle w:val="PaperHeadings"/>
      </w:pPr>
      <w:bookmarkStart w:id="7" w:name="_Toc435023736"/>
      <w:r>
        <w:t xml:space="preserve">SURVEY S1. </w:t>
      </w:r>
      <w:r w:rsidRPr="00B9189D">
        <w:t>WEEKLY</w:t>
      </w:r>
      <w:r>
        <w:t xml:space="preserve"> </w:t>
      </w:r>
      <w:r w:rsidRPr="00B9189D">
        <w:t>HEALTH</w:t>
      </w:r>
      <w:r>
        <w:t xml:space="preserve"> </w:t>
      </w:r>
      <w:r w:rsidRPr="00B9189D">
        <w:t>DIARY</w:t>
      </w:r>
      <w:r>
        <w:t>-</w:t>
      </w:r>
      <w:r w:rsidRPr="00B9189D">
        <w:t>REGULAR</w:t>
      </w:r>
      <w:bookmarkEnd w:id="7"/>
    </w:p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>Q1 What Is Your Study ID Number? (Answer is required) If you do not remember your ID number, please contact Kim Gaetz at kim_gaetz@unc.edu.</w:t>
      </w:r>
    </w:p>
    <w:p w:rsidR="00B9189D" w:rsidRPr="00B9189D" w:rsidRDefault="00B9189D" w:rsidP="00B9189D"/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>Q2 Please answer the following questions for each day of the work week.</w:t>
      </w:r>
    </w:p>
    <w:tbl>
      <w:tblPr>
        <w:tblStyle w:val="QQuestionTable"/>
        <w:tblW w:w="9576" w:type="auto"/>
        <w:tblLook w:val="04A0" w:firstRow="1" w:lastRow="0" w:firstColumn="1" w:lastColumn="0" w:noHBand="0" w:noVBand="1"/>
      </w:tblPr>
      <w:tblGrid>
        <w:gridCol w:w="1596"/>
        <w:gridCol w:w="1596"/>
        <w:gridCol w:w="1596"/>
        <w:gridCol w:w="1596"/>
        <w:gridCol w:w="1596"/>
        <w:gridCol w:w="1596"/>
      </w:tblGrid>
      <w:tr w:rsidR="00B9189D" w:rsidRPr="00B9189D" w:rsidTr="00FD15C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How long were you in your school each day?</w:t>
            </w:r>
          </w:p>
        </w:tc>
        <w:tc>
          <w:tcPr>
            <w:tcW w:w="1596" w:type="dxa"/>
            <w:gridSpan w:val="2"/>
          </w:tcPr>
          <w:p w:rsidR="00B9189D" w:rsidRPr="00B9189D" w:rsidRDefault="00B9189D" w:rsidP="00FD15CF">
            <w:pPr>
              <w:pStyle w:val="WhiteText"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re you absent this day because you were sick?</w:t>
            </w:r>
          </w:p>
        </w:tc>
        <w:tc>
          <w:tcPr>
            <w:tcW w:w="1596" w:type="dxa"/>
            <w:gridSpan w:val="2"/>
          </w:tcPr>
          <w:p w:rsidR="00B9189D" w:rsidRPr="00B9189D" w:rsidRDefault="00B9189D" w:rsidP="00FD15CF">
            <w:pPr>
              <w:pStyle w:val="WhiteText"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Did you leave early this day because you were sick?</w:t>
            </w: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FD15CF">
            <w:r w:rsidRPr="00B9189D">
              <w:t>Number of Hours</w:t>
            </w:r>
          </w:p>
        </w:tc>
        <w:tc>
          <w:tcPr>
            <w:tcW w:w="1596" w:type="dxa"/>
          </w:tcPr>
          <w:p w:rsidR="00B9189D" w:rsidRPr="00B9189D" w:rsidRDefault="00B9189D" w:rsidP="00FD15CF">
            <w:r w:rsidRPr="00B9189D">
              <w:t>Yes</w:t>
            </w:r>
          </w:p>
        </w:tc>
        <w:tc>
          <w:tcPr>
            <w:tcW w:w="1596" w:type="dxa"/>
          </w:tcPr>
          <w:p w:rsidR="00B9189D" w:rsidRPr="00B9189D" w:rsidRDefault="00B9189D" w:rsidP="00FD15CF">
            <w:r w:rsidRPr="00B9189D">
              <w:t>No</w:t>
            </w:r>
          </w:p>
        </w:tc>
        <w:tc>
          <w:tcPr>
            <w:tcW w:w="1596" w:type="dxa"/>
          </w:tcPr>
          <w:p w:rsidR="00B9189D" w:rsidRPr="00B9189D" w:rsidRDefault="00B9189D" w:rsidP="00FD15CF">
            <w:r w:rsidRPr="00B9189D">
              <w:t>Yes</w:t>
            </w:r>
          </w:p>
        </w:tc>
        <w:tc>
          <w:tcPr>
            <w:tcW w:w="1596" w:type="dxa"/>
          </w:tcPr>
          <w:p w:rsidR="00B9189D" w:rsidRPr="00B9189D" w:rsidRDefault="00B9189D" w:rsidP="00FD15CF">
            <w:r w:rsidRPr="00B9189D">
              <w:t>No</w:t>
            </w: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Monday (4/4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Tuesday (4/5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Wednesday (4/6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Thursday (4/7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Friday (4/8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ListParagraph"/>
              <w:ind w:left="0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/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>*NOTE: Please fill in a number for every day. For days in which you did not enter your school building, write "0." Please round to the nearest half hour. (Ex: 7.5)</w:t>
      </w:r>
    </w:p>
    <w:p w:rsidR="00B9189D" w:rsidRPr="00B9189D" w:rsidRDefault="00B9189D" w:rsidP="00B9189D"/>
    <w:p w:rsidR="00B9189D" w:rsidRPr="00B9189D" w:rsidRDefault="00B9189D" w:rsidP="00B9189D">
      <w:r w:rsidRPr="00B9189D">
        <w:br w:type="page"/>
      </w:r>
    </w:p>
    <w:p w:rsidR="00B9189D" w:rsidRPr="00B9189D" w:rsidRDefault="00B9189D" w:rsidP="00B9189D">
      <w:pPr>
        <w:keepNext/>
      </w:pPr>
      <w:r w:rsidRPr="00B9189D">
        <w:lastRenderedPageBreak/>
        <w:t>Q3 Please check off any days when you had:</w:t>
      </w:r>
    </w:p>
    <w:tbl>
      <w:tblPr>
        <w:tblStyle w:val="QQuestionTable"/>
        <w:tblW w:w="9576" w:type="auto"/>
        <w:tblLook w:val="04A0" w:firstRow="1" w:lastRow="0" w:firstColumn="1" w:lastColumn="0" w:noHBand="0" w:noVBand="1"/>
      </w:tblPr>
      <w:tblGrid>
        <w:gridCol w:w="1596"/>
        <w:gridCol w:w="1596"/>
        <w:gridCol w:w="1596"/>
        <w:gridCol w:w="1596"/>
        <w:gridCol w:w="1596"/>
        <w:gridCol w:w="1596"/>
      </w:tblGrid>
      <w:tr w:rsidR="00B9189D" w:rsidRPr="00B9189D" w:rsidTr="00FD15C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. (4/5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Carpool or bus duty</w:t>
            </w: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Recess duty</w:t>
            </w: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596" w:type="dxa"/>
          </w:tcPr>
          <w:p w:rsidR="00B9189D" w:rsidRPr="00B9189D" w:rsidRDefault="00B9189D" w:rsidP="00FD15CF">
            <w:pPr>
              <w:keepNext/>
            </w:pPr>
            <w:r w:rsidRPr="00B9189D">
              <w:t>Cafeteria duty</w:t>
            </w: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>
      <w:pPr>
        <w:keepNext/>
      </w:pPr>
    </w:p>
    <w:p w:rsidR="00B9189D" w:rsidRPr="00B9189D" w:rsidRDefault="00B9189D" w:rsidP="00B9189D">
      <w:pPr>
        <w:keepNext/>
      </w:pPr>
      <w:r w:rsidRPr="00B9189D">
        <w:t>Q4 Please check off any days when you:</w:t>
      </w:r>
    </w:p>
    <w:tbl>
      <w:tblPr>
        <w:tblStyle w:val="QQuestionTable"/>
        <w:tblW w:w="0" w:type="auto"/>
        <w:tblLook w:val="04A0" w:firstRow="1" w:lastRow="0" w:firstColumn="1" w:lastColumn="0" w:noHBand="0" w:noVBand="1"/>
      </w:tblPr>
      <w:tblGrid>
        <w:gridCol w:w="2005"/>
        <w:gridCol w:w="1260"/>
        <w:gridCol w:w="1523"/>
        <w:gridCol w:w="1596"/>
        <w:gridCol w:w="1596"/>
        <w:gridCol w:w="1596"/>
      </w:tblGrid>
      <w:tr w:rsidR="00B9189D" w:rsidRPr="00B9189D" w:rsidTr="00B918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005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260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523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. (4/5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596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</w:tr>
      <w:tr w:rsidR="00B9189D" w:rsidRPr="00B9189D" w:rsidTr="00B9189D">
        <w:trPr>
          <w:trHeight w:val="1784"/>
        </w:trPr>
        <w:tc>
          <w:tcPr>
            <w:tcW w:w="2005" w:type="dxa"/>
          </w:tcPr>
          <w:p w:rsidR="00B9189D" w:rsidRPr="00B9189D" w:rsidRDefault="00B9189D" w:rsidP="00FD15CF">
            <w:pPr>
              <w:keepNext/>
            </w:pPr>
            <w:r w:rsidRPr="00B9189D">
              <w:t>Opened the windows or outside doors in your classroom</w:t>
            </w:r>
          </w:p>
        </w:tc>
        <w:tc>
          <w:tcPr>
            <w:tcW w:w="126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23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2005" w:type="dxa"/>
          </w:tcPr>
          <w:p w:rsidR="00B9189D" w:rsidRPr="00B9189D" w:rsidRDefault="00B9189D" w:rsidP="00FD15CF">
            <w:pPr>
              <w:keepNext/>
            </w:pPr>
            <w:r w:rsidRPr="00B9189D">
              <w:t>Used a dehumidifier in your classroom (To remove moisture from the air)</w:t>
            </w:r>
          </w:p>
        </w:tc>
        <w:tc>
          <w:tcPr>
            <w:tcW w:w="126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23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2005" w:type="dxa"/>
          </w:tcPr>
          <w:p w:rsidR="00B9189D" w:rsidRPr="00B9189D" w:rsidRDefault="00B9189D" w:rsidP="00FD15CF">
            <w:pPr>
              <w:keepNext/>
            </w:pPr>
            <w:r w:rsidRPr="00B9189D">
              <w:t>Used a humidifier in your classroom (To add moisture to the air)</w:t>
            </w:r>
          </w:p>
        </w:tc>
        <w:tc>
          <w:tcPr>
            <w:tcW w:w="126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23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2005" w:type="dxa"/>
          </w:tcPr>
          <w:p w:rsidR="00B9189D" w:rsidRPr="00B9189D" w:rsidRDefault="00B9189D" w:rsidP="00FD15CF">
            <w:pPr>
              <w:keepNext/>
            </w:pPr>
            <w:r w:rsidRPr="00B9189D">
              <w:t>Used an air freshener in your classroom</w:t>
            </w:r>
          </w:p>
        </w:tc>
        <w:tc>
          <w:tcPr>
            <w:tcW w:w="126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23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96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>
      <w:pPr>
        <w:keepNext/>
      </w:pPr>
    </w:p>
    <w:p w:rsidR="00B9189D" w:rsidRPr="00B9189D" w:rsidRDefault="00B9189D" w:rsidP="00B9189D">
      <w:pPr>
        <w:keepNext/>
      </w:pPr>
      <w:r w:rsidRPr="00B9189D">
        <w:t xml:space="preserve">Q5 </w:t>
      </w:r>
      <w:proofErr w:type="gramStart"/>
      <w:r w:rsidRPr="00B9189D">
        <w:t>What</w:t>
      </w:r>
      <w:proofErr w:type="gramEnd"/>
      <w:r w:rsidRPr="00B9189D">
        <w:t xml:space="preserve"> type of air freshener was it?  (Please write brand and type-- ex: spray, disc, adjustable cone, plug-in, oil, reed diffuser)</w:t>
      </w:r>
    </w:p>
    <w:p w:rsidR="00B9189D" w:rsidRPr="00B9189D" w:rsidRDefault="00B9189D" w:rsidP="00B9189D">
      <w:pPr>
        <w:keepNext/>
      </w:pPr>
      <w:r w:rsidRPr="00B9189D">
        <w:lastRenderedPageBreak/>
        <w:t>Q6 Did you take any allergy medications this week?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, I took them every day.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 xml:space="preserve">Yes, but not </w:t>
      </w:r>
      <w:proofErr w:type="spellStart"/>
      <w:r w:rsidRPr="00B9189D">
        <w:rPr>
          <w:rFonts w:ascii="Times New Roman" w:hAnsi="Times New Roman" w:cs="Times New Roman"/>
        </w:rPr>
        <w:t>everyday</w:t>
      </w:r>
      <w:proofErr w:type="spellEnd"/>
      <w:r w:rsidRPr="00B9189D">
        <w:rPr>
          <w:rFonts w:ascii="Times New Roman" w:hAnsi="Times New Roman" w:cs="Times New Roman"/>
        </w:rPr>
        <w:t>.</w:t>
      </w:r>
    </w:p>
    <w:p w:rsid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407E3F" w:rsidRPr="00B9189D" w:rsidRDefault="00407E3F" w:rsidP="00407E3F">
      <w:pPr>
        <w:pStyle w:val="ListParagraph"/>
        <w:keepNext/>
        <w:ind w:left="360"/>
        <w:rPr>
          <w:rFonts w:ascii="Times New Roman" w:hAnsi="Times New Roman" w:cs="Times New Roman"/>
        </w:rPr>
      </w:pPr>
    </w:p>
    <w:p w:rsidR="00407E3F" w:rsidRPr="00AD2C78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AllergyMeds</w:t>
      </w:r>
      <w:proofErr w:type="spellEnd"/>
      <w:r w:rsidRPr="00AD2C78">
        <w:rPr>
          <w:rFonts w:ascii="Times New Roman" w:hAnsi="Times New Roman" w:cs="Times New Roman"/>
        </w:rPr>
        <w:t xml:space="preserve"> Yes, but not every</w:t>
      </w:r>
      <w:r>
        <w:rPr>
          <w:rFonts w:ascii="Times New Roman" w:hAnsi="Times New Roman" w:cs="Times New Roman"/>
        </w:rPr>
        <w:t xml:space="preserve"> </w:t>
      </w:r>
      <w:r w:rsidRPr="00AD2C78">
        <w:rPr>
          <w:rFonts w:ascii="Times New Roman" w:hAnsi="Times New Roman" w:cs="Times New Roman"/>
        </w:rPr>
        <w:t>day. Is Selected</w:t>
      </w:r>
    </w:p>
    <w:p w:rsidR="00B9189D" w:rsidRPr="00B9189D" w:rsidRDefault="00B9189D" w:rsidP="00B9189D">
      <w:pPr>
        <w:keepNext/>
      </w:pPr>
      <w:r w:rsidRPr="00B9189D">
        <w:t>Q7 Please check off any days when you took allergy medications: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Sun. (4/3)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Mon. (4/4)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Tues. (4/5)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Wed. (4/6)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Thurs. (4/7)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Fri. (4/8)</w:t>
      </w:r>
    </w:p>
    <w:p w:rsidR="00B9189D" w:rsidRPr="00B9189D" w:rsidRDefault="00B9189D" w:rsidP="00B9189D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Sat. (4/9)</w:t>
      </w:r>
    </w:p>
    <w:p w:rsidR="00B9189D" w:rsidRPr="00B9189D" w:rsidRDefault="00B9189D" w:rsidP="00B9189D"/>
    <w:p w:rsidR="00B9189D" w:rsidRPr="00B9189D" w:rsidRDefault="00B9189D" w:rsidP="00B9189D"/>
    <w:p w:rsidR="00B9189D" w:rsidRPr="00B9189D" w:rsidRDefault="00B9189D" w:rsidP="00B9189D">
      <w:r w:rsidRPr="00B9189D">
        <w:t>Q8 Did you have any skin problems this week?   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B9189D" w:rsidRPr="00B9189D" w:rsidRDefault="00B9189D" w:rsidP="00B9189D"/>
    <w:p w:rsidR="00407E3F" w:rsidRPr="00AD2C78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SkinProblems</w:t>
      </w:r>
      <w:proofErr w:type="spellEnd"/>
      <w:r w:rsidRPr="00AD2C78">
        <w:rPr>
          <w:rFonts w:ascii="Times New Roman" w:hAnsi="Times New Roman" w:cs="Times New Roman"/>
        </w:rPr>
        <w:t xml:space="preserve"> Yes Is Selected</w:t>
      </w:r>
    </w:p>
    <w:p w:rsidR="00B9189D" w:rsidRPr="00B9189D" w:rsidRDefault="00B9189D" w:rsidP="00B9189D">
      <w:pPr>
        <w:keepNext/>
      </w:pPr>
      <w:r w:rsidRPr="00B9189D">
        <w:t>Q9 Check the box for each day(s) of the week when you experienced each symptom.   If “other,” please write in the symptom in the space provided.</w:t>
      </w:r>
    </w:p>
    <w:tbl>
      <w:tblPr>
        <w:tblStyle w:val="QQuestionTable"/>
        <w:tblW w:w="9576" w:type="auto"/>
        <w:tblLook w:val="04A0" w:firstRow="1" w:lastRow="0" w:firstColumn="1" w:lastColumn="0" w:noHBand="0" w:noVBand="1"/>
      </w:tblPr>
      <w:tblGrid>
        <w:gridCol w:w="1197"/>
        <w:gridCol w:w="1197"/>
        <w:gridCol w:w="1197"/>
        <w:gridCol w:w="1197"/>
        <w:gridCol w:w="1197"/>
        <w:gridCol w:w="1197"/>
        <w:gridCol w:w="1197"/>
        <w:gridCol w:w="1197"/>
      </w:tblGrid>
      <w:tr w:rsidR="00B9189D" w:rsidRPr="00B9189D" w:rsidTr="00FD15C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un. (4/3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 (4/5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at. (4/9)</w:t>
            </w: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Rash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Itchy Skin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Dry Skin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lastRenderedPageBreak/>
        <w:t>Q10 Did you have any breathing problems this week?   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B9189D" w:rsidRPr="00B9189D" w:rsidRDefault="00B9189D" w:rsidP="00B9189D">
      <w:pPr>
        <w:keepNext/>
      </w:pPr>
    </w:p>
    <w:p w:rsidR="00407E3F" w:rsidRPr="00AD2C78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BreathingProbs</w:t>
      </w:r>
      <w:proofErr w:type="spellEnd"/>
      <w:r w:rsidRPr="00AD2C78">
        <w:rPr>
          <w:rFonts w:ascii="Times New Roman" w:hAnsi="Times New Roman" w:cs="Times New Roman"/>
        </w:rPr>
        <w:t xml:space="preserve"> Yes Is Selected</w:t>
      </w:r>
    </w:p>
    <w:p w:rsidR="00B9189D" w:rsidRPr="00B9189D" w:rsidRDefault="00B9189D" w:rsidP="00B9189D">
      <w:pPr>
        <w:keepNext/>
      </w:pPr>
      <w:r w:rsidRPr="00B9189D">
        <w:t>Q11   Check the box for each day(s) of the week when you experienced each symptom.   If “other,” please write in the symptom in the space provided.</w:t>
      </w:r>
    </w:p>
    <w:tbl>
      <w:tblPr>
        <w:tblStyle w:val="QQuestionTable"/>
        <w:tblW w:w="9576" w:type="auto"/>
        <w:tblLook w:val="04A0" w:firstRow="1" w:lastRow="0" w:firstColumn="1" w:lastColumn="0" w:noHBand="0" w:noVBand="1"/>
      </w:tblPr>
      <w:tblGrid>
        <w:gridCol w:w="1203"/>
        <w:gridCol w:w="1197"/>
        <w:gridCol w:w="1197"/>
        <w:gridCol w:w="1197"/>
        <w:gridCol w:w="1197"/>
        <w:gridCol w:w="1197"/>
        <w:gridCol w:w="1197"/>
        <w:gridCol w:w="1197"/>
      </w:tblGrid>
      <w:tr w:rsidR="00B9189D" w:rsidRPr="00B9189D" w:rsidTr="00FD15C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un. (4/3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. (4/5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at. (4/9)</w:t>
            </w: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Wheezing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Chest Pain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Tightness in chest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Shortness of Breath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/>
    <w:p w:rsidR="00B9189D" w:rsidRPr="00B9189D" w:rsidRDefault="00B9189D" w:rsidP="00B9189D">
      <w:r w:rsidRPr="00B9189D">
        <w:br w:type="page"/>
      </w:r>
    </w:p>
    <w:p w:rsidR="00B9189D" w:rsidRPr="00B9189D" w:rsidRDefault="00B9189D" w:rsidP="00B9189D">
      <w:r w:rsidRPr="00B9189D">
        <w:lastRenderedPageBreak/>
        <w:t>Q12 Did you have any cold/flu/sinus/allergy symptoms this week?   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407E3F" w:rsidRPr="00AD2C78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ColdFluSinusAllergySymp</w:t>
      </w:r>
      <w:proofErr w:type="spellEnd"/>
      <w:r w:rsidRPr="00AD2C78">
        <w:rPr>
          <w:rFonts w:ascii="Times New Roman" w:hAnsi="Times New Roman" w:cs="Times New Roman"/>
        </w:rPr>
        <w:t xml:space="preserve"> Yes Is Selected</w:t>
      </w:r>
    </w:p>
    <w:p w:rsidR="00407E3F" w:rsidRDefault="00407E3F" w:rsidP="00B9189D">
      <w:pPr>
        <w:keepNext/>
      </w:pPr>
    </w:p>
    <w:p w:rsidR="00B9189D" w:rsidRPr="00B9189D" w:rsidRDefault="00B9189D" w:rsidP="00B9189D">
      <w:pPr>
        <w:keepNext/>
      </w:pPr>
      <w:r w:rsidRPr="00B9189D">
        <w:t>Q13   Check the box for each day(s) of the week when you experienced each symptom.   If “other,” please write in the symptom in the space provided.</w:t>
      </w:r>
    </w:p>
    <w:tbl>
      <w:tblPr>
        <w:tblStyle w:val="QQuestionTable"/>
        <w:tblW w:w="0" w:type="auto"/>
        <w:tblLook w:val="04A0" w:firstRow="1" w:lastRow="0" w:firstColumn="1" w:lastColumn="0" w:noHBand="0" w:noVBand="1"/>
      </w:tblPr>
      <w:tblGrid>
        <w:gridCol w:w="1645"/>
        <w:gridCol w:w="990"/>
        <w:gridCol w:w="1170"/>
        <w:gridCol w:w="1030"/>
        <w:gridCol w:w="1189"/>
        <w:gridCol w:w="1190"/>
        <w:gridCol w:w="1188"/>
        <w:gridCol w:w="1188"/>
      </w:tblGrid>
      <w:tr w:rsidR="00B9189D" w:rsidRPr="00B9189D" w:rsidTr="00B918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645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un. (4/3)</w:t>
            </w:r>
          </w:p>
        </w:tc>
        <w:tc>
          <w:tcPr>
            <w:tcW w:w="1170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030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. (4/5)</w:t>
            </w:r>
          </w:p>
        </w:tc>
        <w:tc>
          <w:tcPr>
            <w:tcW w:w="1189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190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188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  <w:tc>
          <w:tcPr>
            <w:tcW w:w="1188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at. (4/9)</w:t>
            </w: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Body aches (not muscle strain)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Chills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Stuffy nose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Runny nose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Sneezing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Itchy eyes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Itchy, scratchy throat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Sore throat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Fever (100F or more)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Productive cough (phlegm)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B9189D">
        <w:tc>
          <w:tcPr>
            <w:tcW w:w="1645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9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9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0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>
      <w:r w:rsidRPr="00B9189D">
        <w:br w:type="page"/>
      </w:r>
    </w:p>
    <w:p w:rsidR="00B9189D" w:rsidRPr="00B9189D" w:rsidRDefault="00B9189D" w:rsidP="00B9189D">
      <w:pPr>
        <w:keepNext/>
      </w:pPr>
      <w:r w:rsidRPr="00B9189D">
        <w:lastRenderedPageBreak/>
        <w:t>Q14 Did you have any stomach or digestive problems this week?   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407E3F" w:rsidRPr="00B9189D" w:rsidRDefault="00407E3F" w:rsidP="00407E3F">
      <w:pPr>
        <w:pStyle w:val="ListParagraph"/>
        <w:keepNext/>
        <w:ind w:left="360"/>
        <w:rPr>
          <w:rFonts w:ascii="Times New Roman" w:hAnsi="Times New Roman" w:cs="Times New Roman"/>
        </w:rPr>
      </w:pPr>
    </w:p>
    <w:p w:rsidR="00B9189D" w:rsidRPr="00B9189D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StomachProbs</w:t>
      </w:r>
      <w:proofErr w:type="spellEnd"/>
      <w:r w:rsidRPr="00AD2C78">
        <w:rPr>
          <w:rFonts w:ascii="Times New Roman" w:hAnsi="Times New Roman" w:cs="Times New Roman"/>
        </w:rPr>
        <w:t xml:space="preserve"> Yes Is Selected</w:t>
      </w:r>
    </w:p>
    <w:p w:rsidR="00B9189D" w:rsidRPr="00B9189D" w:rsidRDefault="00B9189D" w:rsidP="00B9189D">
      <w:pPr>
        <w:keepNext/>
      </w:pPr>
      <w:r w:rsidRPr="00B9189D">
        <w:t>Q16   Check the box for each day(s) of the week when you experienced each symptom.   If “other,” please write in the symptom in the space provided.</w:t>
      </w:r>
    </w:p>
    <w:tbl>
      <w:tblPr>
        <w:tblStyle w:val="QQuestionTable"/>
        <w:tblW w:w="9576" w:type="auto"/>
        <w:tblLook w:val="04A0" w:firstRow="1" w:lastRow="0" w:firstColumn="1" w:lastColumn="0" w:noHBand="0" w:noVBand="1"/>
      </w:tblPr>
      <w:tblGrid>
        <w:gridCol w:w="1197"/>
        <w:gridCol w:w="1197"/>
        <w:gridCol w:w="1197"/>
        <w:gridCol w:w="1197"/>
        <w:gridCol w:w="1197"/>
        <w:gridCol w:w="1197"/>
        <w:gridCol w:w="1197"/>
        <w:gridCol w:w="1197"/>
      </w:tblGrid>
      <w:tr w:rsidR="00B9189D" w:rsidRPr="00B9189D" w:rsidTr="00FD15C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un. (4/3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. (4/5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at. (4/9)</w:t>
            </w: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Nausea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Stomach pain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Vomiting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Diarrhea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/>
    <w:p w:rsidR="00B9189D" w:rsidRDefault="00B9189D">
      <w:pPr>
        <w:spacing w:after="160" w:line="259" w:lineRule="auto"/>
      </w:pPr>
      <w:r>
        <w:br w:type="page"/>
      </w:r>
    </w:p>
    <w:p w:rsidR="00B9189D" w:rsidRPr="00B9189D" w:rsidRDefault="00B9189D" w:rsidP="00B9189D">
      <w:pPr>
        <w:keepNext/>
      </w:pPr>
      <w:r w:rsidRPr="00B9189D">
        <w:lastRenderedPageBreak/>
        <w:t>Q17 Did you have any other health problems this week?   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B9189D" w:rsidRPr="00B9189D" w:rsidRDefault="00B9189D" w:rsidP="00B9189D"/>
    <w:p w:rsidR="00407E3F" w:rsidRPr="00AD2C78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HealthProbs</w:t>
      </w:r>
      <w:proofErr w:type="spellEnd"/>
      <w:r w:rsidRPr="00AD2C78">
        <w:rPr>
          <w:rFonts w:ascii="Times New Roman" w:hAnsi="Times New Roman" w:cs="Times New Roman"/>
        </w:rPr>
        <w:t xml:space="preserve"> Yes Is Selected</w:t>
      </w:r>
    </w:p>
    <w:p w:rsidR="00B9189D" w:rsidRPr="00B9189D" w:rsidRDefault="00B9189D" w:rsidP="00B9189D">
      <w:pPr>
        <w:keepNext/>
      </w:pPr>
      <w:r w:rsidRPr="00B9189D">
        <w:t>Q18   Check the box for each day(s) of the week when you experienced each symptom.   If “other,” please write in the symptom in the space provided.</w:t>
      </w:r>
    </w:p>
    <w:tbl>
      <w:tblPr>
        <w:tblStyle w:val="QQuestionTable"/>
        <w:tblW w:w="9576" w:type="auto"/>
        <w:tblLook w:val="04A0" w:firstRow="1" w:lastRow="0" w:firstColumn="1" w:lastColumn="0" w:noHBand="0" w:noVBand="1"/>
      </w:tblPr>
      <w:tblGrid>
        <w:gridCol w:w="1231"/>
        <w:gridCol w:w="1194"/>
        <w:gridCol w:w="1194"/>
        <w:gridCol w:w="1194"/>
        <w:gridCol w:w="1194"/>
        <w:gridCol w:w="1195"/>
        <w:gridCol w:w="1194"/>
        <w:gridCol w:w="1194"/>
      </w:tblGrid>
      <w:tr w:rsidR="00B9189D" w:rsidRPr="00B9189D" w:rsidTr="00FD15C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un. (4/3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Mon. (4/4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ues. (4/5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Wed. (4/6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Thurs. (4/7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Fri. (4/8)</w:t>
            </w:r>
          </w:p>
        </w:tc>
        <w:tc>
          <w:tcPr>
            <w:tcW w:w="1197" w:type="dxa"/>
          </w:tcPr>
          <w:p w:rsidR="00B9189D" w:rsidRPr="00B9189D" w:rsidRDefault="00B9189D" w:rsidP="00FD15CF">
            <w:pPr>
              <w:pStyle w:val="WhiteText"/>
              <w:keepNext/>
              <w:rPr>
                <w:rFonts w:ascii="Times New Roman" w:hAnsi="Times New Roman" w:cs="Times New Roman"/>
              </w:rPr>
            </w:pPr>
            <w:r w:rsidRPr="00B9189D">
              <w:rPr>
                <w:rFonts w:ascii="Times New Roman" w:hAnsi="Times New Roman" w:cs="Times New Roman"/>
              </w:rPr>
              <w:t>Sat. (4/9)</w:t>
            </w: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Headache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Fatigue/ Extremely tired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Dry cough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9189D" w:rsidRPr="00B9189D" w:rsidTr="00FD15CF">
        <w:tc>
          <w:tcPr>
            <w:tcW w:w="1197" w:type="dxa"/>
          </w:tcPr>
          <w:p w:rsidR="00B9189D" w:rsidRPr="00B9189D" w:rsidRDefault="00B9189D" w:rsidP="00FD15CF">
            <w:pPr>
              <w:keepNext/>
            </w:pPr>
            <w:r w:rsidRPr="00B9189D">
              <w:t>Other: (please specify)</w:t>
            </w: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97" w:type="dxa"/>
          </w:tcPr>
          <w:p w:rsidR="00B9189D" w:rsidRPr="00B9189D" w:rsidRDefault="00B9189D" w:rsidP="00B9189D">
            <w:pPr>
              <w:pStyle w:val="ListParagraph"/>
              <w:keepNext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:rsidR="00B9189D" w:rsidRPr="00B9189D" w:rsidRDefault="00B9189D" w:rsidP="00B9189D"/>
    <w:p w:rsidR="00B9189D" w:rsidRPr="00B9189D" w:rsidRDefault="00B9189D" w:rsidP="00B9189D"/>
    <w:p w:rsidR="00B9189D" w:rsidRPr="00B9189D" w:rsidRDefault="00B9189D" w:rsidP="00B9189D">
      <w:r w:rsidRPr="00B9189D">
        <w:br w:type="page"/>
      </w:r>
    </w:p>
    <w:p w:rsidR="00B9189D" w:rsidRPr="00B9189D" w:rsidRDefault="00B9189D" w:rsidP="00B9189D">
      <w:pPr>
        <w:keepNext/>
      </w:pPr>
      <w:proofErr w:type="gramStart"/>
      <w:r w:rsidRPr="00B9189D">
        <w:lastRenderedPageBreak/>
        <w:t>Q19  If</w:t>
      </w:r>
      <w:proofErr w:type="gramEnd"/>
      <w:r w:rsidRPr="00B9189D">
        <w:t xml:space="preserve"> you reported any health issues, did you notice any of these symptoms getting worse in particular areas or rooms of the school?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 health issues</w:t>
      </w:r>
    </w:p>
    <w:p w:rsidR="00407E3F" w:rsidRPr="00AD2C78" w:rsidRDefault="00407E3F" w:rsidP="00407E3F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AreaSpecSymp</w:t>
      </w:r>
      <w:proofErr w:type="spellEnd"/>
      <w:r w:rsidRPr="00AD2C78">
        <w:rPr>
          <w:rFonts w:ascii="Times New Roman" w:hAnsi="Times New Roman" w:cs="Times New Roman"/>
        </w:rPr>
        <w:t xml:space="preserve"> Yes Is Selected</w:t>
      </w:r>
    </w:p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>Q20 Please explain.</w:t>
      </w:r>
    </w:p>
    <w:p w:rsidR="00B9189D" w:rsidRPr="00B9189D" w:rsidRDefault="00B9189D" w:rsidP="00B9189D"/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 xml:space="preserve">Q21 </w:t>
      </w:r>
      <w:proofErr w:type="gramStart"/>
      <w:r w:rsidRPr="00B9189D">
        <w:t>Did</w:t>
      </w:r>
      <w:proofErr w:type="gramEnd"/>
      <w:r w:rsidRPr="00B9189D">
        <w:t xml:space="preserve"> a doctor or other health professional diagnose you with asthma this week?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Yes</w:t>
      </w:r>
    </w:p>
    <w:p w:rsidR="00B9189D" w:rsidRPr="00B9189D" w:rsidRDefault="00B9189D" w:rsidP="00B9189D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B9189D">
        <w:rPr>
          <w:rFonts w:ascii="Times New Roman" w:hAnsi="Times New Roman" w:cs="Times New Roman"/>
        </w:rPr>
        <w:t>No</w:t>
      </w:r>
    </w:p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>Q22 Please write date of diagnosis. (MM/DD/YYYY)</w:t>
      </w:r>
    </w:p>
    <w:p w:rsidR="00B9189D" w:rsidRPr="00B9189D" w:rsidRDefault="00B9189D" w:rsidP="00B9189D"/>
    <w:p w:rsidR="00B9189D" w:rsidRPr="00B9189D" w:rsidRDefault="00B9189D" w:rsidP="00B9189D">
      <w:r w:rsidRPr="00B9189D">
        <w:t>Q23 Please list any new medications you took this week. (Optional):</w:t>
      </w:r>
    </w:p>
    <w:p w:rsidR="00B9189D" w:rsidRPr="00B9189D" w:rsidRDefault="00B9189D" w:rsidP="00B9189D"/>
    <w:p w:rsidR="00B9189D" w:rsidRPr="00B9189D" w:rsidRDefault="00B9189D" w:rsidP="00B9189D">
      <w:pPr>
        <w:keepNext/>
      </w:pPr>
      <w:r w:rsidRPr="00B9189D">
        <w:t>Q24 Please write any additional comments here. (Optional)</w:t>
      </w:r>
    </w:p>
    <w:p w:rsidR="00B9189D" w:rsidRPr="00B9189D" w:rsidRDefault="00B9189D" w:rsidP="00B9189D"/>
    <w:p w:rsidR="00484F94" w:rsidRDefault="00484F94">
      <w:pPr>
        <w:spacing w:after="160" w:line="259" w:lineRule="auto"/>
      </w:pPr>
      <w:r>
        <w:br w:type="page"/>
      </w:r>
    </w:p>
    <w:p w:rsidR="00484F94" w:rsidRPr="00B9189D" w:rsidRDefault="00484F94" w:rsidP="0058387D">
      <w:pPr>
        <w:pStyle w:val="PaperHeadings"/>
      </w:pPr>
      <w:bookmarkStart w:id="8" w:name="_Toc435023737"/>
      <w:r>
        <w:lastRenderedPageBreak/>
        <w:t xml:space="preserve">SURVEY S2. </w:t>
      </w:r>
      <w:r w:rsidRPr="00B9189D">
        <w:t>WEEKLY</w:t>
      </w:r>
      <w:r>
        <w:t xml:space="preserve"> </w:t>
      </w:r>
      <w:r w:rsidRPr="00B9189D">
        <w:t>HEALTH</w:t>
      </w:r>
      <w:r>
        <w:t xml:space="preserve"> </w:t>
      </w:r>
      <w:r w:rsidRPr="00B9189D">
        <w:t>DIARY</w:t>
      </w:r>
      <w:r>
        <w:t>-</w:t>
      </w:r>
      <w:r w:rsidR="008C3636">
        <w:t xml:space="preserve">ADDITIONAL QUESTIONS FOR </w:t>
      </w:r>
      <w:r>
        <w:t>ASTHMATIC PARTICIPANTS</w:t>
      </w:r>
      <w:bookmarkEnd w:id="8"/>
    </w:p>
    <w:p w:rsidR="00AD2C78" w:rsidRPr="00AD2C78" w:rsidRDefault="00AD2C78" w:rsidP="00AD2C78">
      <w:pPr>
        <w:keepNext/>
      </w:pPr>
      <w:r w:rsidRPr="00AD2C78">
        <w:t xml:space="preserve">Q8 Did you use your rescue inhaler or nebulizer this week (Albuterol, Ventolin®, Proventil®, </w:t>
      </w:r>
      <w:proofErr w:type="spellStart"/>
      <w:r w:rsidRPr="00AD2C78">
        <w:t>Maxair</w:t>
      </w:r>
      <w:proofErr w:type="spellEnd"/>
      <w:r w:rsidRPr="00AD2C78">
        <w:t>® or Primatene Mist®)?</w:t>
      </w:r>
    </w:p>
    <w:p w:rsidR="008D718A" w:rsidRDefault="00AD2C78" w:rsidP="00D47C34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Yes, I used it every day. </w:t>
      </w:r>
    </w:p>
    <w:p w:rsidR="00AD2C78" w:rsidRPr="008D718A" w:rsidRDefault="00AD2C78" w:rsidP="00D47C34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>Yes, but not every</w:t>
      </w:r>
      <w:r w:rsidR="00407E3F" w:rsidRPr="008D718A">
        <w:rPr>
          <w:rFonts w:ascii="Times New Roman" w:hAnsi="Times New Roman" w:cs="Times New Roman"/>
        </w:rPr>
        <w:t xml:space="preserve"> </w:t>
      </w:r>
      <w:r w:rsidRPr="008D718A">
        <w:rPr>
          <w:rFonts w:ascii="Times New Roman" w:hAnsi="Times New Roman" w:cs="Times New Roman"/>
        </w:rPr>
        <w:t xml:space="preserve">day. </w:t>
      </w:r>
    </w:p>
    <w:p w:rsidR="00AD2C78" w:rsidRPr="008D718A" w:rsidRDefault="00AD2C78" w:rsidP="00B96A95">
      <w:pPr>
        <w:pStyle w:val="ListParagraph"/>
        <w:keepNext/>
        <w:numPr>
          <w:ilvl w:val="0"/>
          <w:numId w:val="4"/>
        </w:numPr>
      </w:pPr>
      <w:r w:rsidRPr="00AD2C78">
        <w:rPr>
          <w:rFonts w:ascii="Times New Roman" w:hAnsi="Times New Roman" w:cs="Times New Roman"/>
        </w:rPr>
        <w:t>No</w:t>
      </w:r>
      <w:r w:rsidR="008D718A">
        <w:rPr>
          <w:rFonts w:ascii="Times New Roman" w:hAnsi="Times New Roman" w:cs="Times New Roman"/>
        </w:rPr>
        <w:t>.</w:t>
      </w:r>
      <w:r w:rsidRPr="00AD2C78">
        <w:rPr>
          <w:rFonts w:ascii="Times New Roman" w:hAnsi="Times New Roman" w:cs="Times New Roman"/>
        </w:rPr>
        <w:t xml:space="preserve"> </w:t>
      </w:r>
    </w:p>
    <w:p w:rsidR="008D718A" w:rsidRPr="00AD2C78" w:rsidRDefault="008D718A" w:rsidP="008D718A">
      <w:pPr>
        <w:pStyle w:val="ListParagraph"/>
        <w:keepNext/>
        <w:ind w:left="360"/>
      </w:pPr>
    </w:p>
    <w:p w:rsidR="00AD2C78" w:rsidRPr="00AD2C78" w:rsidRDefault="00AD2C78" w:rsidP="00AD2C78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RescueInhal</w:t>
      </w:r>
      <w:proofErr w:type="spellEnd"/>
      <w:r w:rsidRPr="00AD2C78">
        <w:rPr>
          <w:rFonts w:ascii="Times New Roman" w:hAnsi="Times New Roman" w:cs="Times New Roman"/>
        </w:rPr>
        <w:t xml:space="preserve"> Yes, but not every</w:t>
      </w:r>
      <w:r w:rsidR="00407E3F">
        <w:rPr>
          <w:rFonts w:ascii="Times New Roman" w:hAnsi="Times New Roman" w:cs="Times New Roman"/>
        </w:rPr>
        <w:t xml:space="preserve"> </w:t>
      </w:r>
      <w:r w:rsidRPr="00AD2C78">
        <w:rPr>
          <w:rFonts w:ascii="Times New Roman" w:hAnsi="Times New Roman" w:cs="Times New Roman"/>
        </w:rPr>
        <w:t>day. Is Selected</w:t>
      </w:r>
    </w:p>
    <w:p w:rsidR="00AD2C78" w:rsidRPr="00AD2C78" w:rsidRDefault="00AD2C78" w:rsidP="00AD2C78">
      <w:pPr>
        <w:keepNext/>
      </w:pPr>
      <w:r w:rsidRPr="00AD2C78">
        <w:t>Q9 Please check off any days when you used your rescue inhaler or nebulizer: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Sun. (4/10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Mon. (4/11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Tues. (4/12) </w:t>
      </w:r>
    </w:p>
    <w:p w:rsidR="008D718A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Wed. (4/13) </w:t>
      </w:r>
    </w:p>
    <w:p w:rsidR="008D718A" w:rsidRPr="008D718A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Thurs. (4/14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Fri. (4/15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</w:pPr>
      <w:r w:rsidRPr="00AD2C78">
        <w:rPr>
          <w:rFonts w:ascii="Times New Roman" w:hAnsi="Times New Roman" w:cs="Times New Roman"/>
        </w:rPr>
        <w:t xml:space="preserve">Sat. (4/16) </w:t>
      </w:r>
    </w:p>
    <w:p w:rsidR="00AD2C78" w:rsidRPr="00AD2C78" w:rsidRDefault="00AD2C78" w:rsidP="00AD2C78"/>
    <w:p w:rsidR="00AD2C78" w:rsidRPr="00AD2C78" w:rsidRDefault="00AD2C78" w:rsidP="00AD2C78">
      <w:pPr>
        <w:keepNext/>
      </w:pPr>
      <w:r w:rsidRPr="00AD2C78">
        <w:t>Q10   Did you use a controller inhaler this week? (</w:t>
      </w:r>
      <w:proofErr w:type="gramStart"/>
      <w:r w:rsidRPr="00AD2C78">
        <w:t>ex</w:t>
      </w:r>
      <w:proofErr w:type="gramEnd"/>
      <w:r w:rsidRPr="00AD2C78">
        <w:t xml:space="preserve">: Advair ®, </w:t>
      </w:r>
      <w:proofErr w:type="spellStart"/>
      <w:r w:rsidRPr="00AD2C78">
        <w:t>Flovent</w:t>
      </w:r>
      <w:proofErr w:type="spellEnd"/>
      <w:r w:rsidRPr="00AD2C78">
        <w:t xml:space="preserve">®, </w:t>
      </w:r>
      <w:proofErr w:type="spellStart"/>
      <w:r w:rsidRPr="00AD2C78">
        <w:t>etc</w:t>
      </w:r>
      <w:proofErr w:type="spellEnd"/>
      <w:r w:rsidRPr="00AD2C78">
        <w:t>)</w:t>
      </w:r>
    </w:p>
    <w:p w:rsidR="008D718A" w:rsidRDefault="00AD2C78" w:rsidP="009A2FB3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Yes, I used it every day. </w:t>
      </w:r>
    </w:p>
    <w:p w:rsidR="00AD2C78" w:rsidRPr="008D718A" w:rsidRDefault="00AD2C78" w:rsidP="009A2FB3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>Yes, but not every</w:t>
      </w:r>
      <w:r w:rsidR="00407E3F" w:rsidRPr="008D718A">
        <w:rPr>
          <w:rFonts w:ascii="Times New Roman" w:hAnsi="Times New Roman" w:cs="Times New Roman"/>
        </w:rPr>
        <w:t xml:space="preserve"> </w:t>
      </w:r>
      <w:r w:rsidRPr="008D718A">
        <w:rPr>
          <w:rFonts w:ascii="Times New Roman" w:hAnsi="Times New Roman" w:cs="Times New Roman"/>
        </w:rPr>
        <w:t xml:space="preserve">day. </w:t>
      </w:r>
    </w:p>
    <w:p w:rsidR="008D718A" w:rsidRPr="008D718A" w:rsidRDefault="00AD2C78" w:rsidP="00414EC3">
      <w:pPr>
        <w:pStyle w:val="ListParagraph"/>
        <w:keepNext/>
        <w:numPr>
          <w:ilvl w:val="0"/>
          <w:numId w:val="4"/>
        </w:numPr>
      </w:pPr>
      <w:r w:rsidRPr="00AD2C78">
        <w:rPr>
          <w:rFonts w:ascii="Times New Roman" w:hAnsi="Times New Roman" w:cs="Times New Roman"/>
        </w:rPr>
        <w:t>No</w:t>
      </w:r>
      <w:r w:rsidR="008D718A">
        <w:rPr>
          <w:rFonts w:ascii="Times New Roman" w:hAnsi="Times New Roman" w:cs="Times New Roman"/>
        </w:rPr>
        <w:t>.</w:t>
      </w:r>
    </w:p>
    <w:p w:rsidR="00AD2C78" w:rsidRPr="00AD2C78" w:rsidRDefault="00AD2C78" w:rsidP="008D718A">
      <w:pPr>
        <w:pStyle w:val="ListParagraph"/>
        <w:keepNext/>
        <w:ind w:left="360"/>
      </w:pPr>
      <w:r w:rsidRPr="00AD2C78">
        <w:rPr>
          <w:rFonts w:ascii="Times New Roman" w:hAnsi="Times New Roman" w:cs="Times New Roman"/>
        </w:rPr>
        <w:t xml:space="preserve"> </w:t>
      </w:r>
    </w:p>
    <w:p w:rsidR="00AD2C78" w:rsidRPr="00AD2C78" w:rsidRDefault="00AD2C78" w:rsidP="00AD2C78">
      <w:pPr>
        <w:pStyle w:val="QDisplayLogic"/>
        <w:keepNext/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Answer If </w:t>
      </w:r>
      <w:proofErr w:type="spellStart"/>
      <w:r w:rsidRPr="00AD2C78">
        <w:rPr>
          <w:rFonts w:ascii="Times New Roman" w:hAnsi="Times New Roman" w:cs="Times New Roman"/>
        </w:rPr>
        <w:t>ControlInhal</w:t>
      </w:r>
      <w:proofErr w:type="spellEnd"/>
      <w:r w:rsidRPr="00AD2C78">
        <w:rPr>
          <w:rFonts w:ascii="Times New Roman" w:hAnsi="Times New Roman" w:cs="Times New Roman"/>
        </w:rPr>
        <w:t xml:space="preserve"> Yes, but not every</w:t>
      </w:r>
      <w:r w:rsidR="00407E3F">
        <w:rPr>
          <w:rFonts w:ascii="Times New Roman" w:hAnsi="Times New Roman" w:cs="Times New Roman"/>
        </w:rPr>
        <w:t xml:space="preserve"> </w:t>
      </w:r>
      <w:r w:rsidRPr="00AD2C78">
        <w:rPr>
          <w:rFonts w:ascii="Times New Roman" w:hAnsi="Times New Roman" w:cs="Times New Roman"/>
        </w:rPr>
        <w:t>day. Is Selected</w:t>
      </w:r>
    </w:p>
    <w:p w:rsidR="00AD2C78" w:rsidRPr="00AD2C78" w:rsidRDefault="00AD2C78" w:rsidP="00AD2C78">
      <w:pPr>
        <w:keepNext/>
      </w:pPr>
      <w:r w:rsidRPr="00AD2C78">
        <w:t>Q11 Please check off any days when you used your controller inhaler or nebulizer: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Sun. (4/10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Mon. (4/11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Tues. (4/12) </w:t>
      </w:r>
    </w:p>
    <w:p w:rsidR="008D718A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Wed. (4/13) </w:t>
      </w:r>
    </w:p>
    <w:p w:rsidR="008D718A" w:rsidRPr="008D718A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Thurs. (4/14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  <w:rPr>
          <w:rFonts w:ascii="Times New Roman" w:hAnsi="Times New Roman" w:cs="Times New Roman"/>
        </w:rPr>
      </w:pPr>
      <w:r w:rsidRPr="00AD2C78">
        <w:rPr>
          <w:rFonts w:ascii="Times New Roman" w:hAnsi="Times New Roman" w:cs="Times New Roman"/>
        </w:rPr>
        <w:t xml:space="preserve">Fri. (4/15) </w:t>
      </w:r>
    </w:p>
    <w:p w:rsidR="008D718A" w:rsidRPr="00AD2C78" w:rsidRDefault="008D718A" w:rsidP="008D718A">
      <w:pPr>
        <w:pStyle w:val="ListParagraph"/>
        <w:keepNext/>
        <w:numPr>
          <w:ilvl w:val="0"/>
          <w:numId w:val="2"/>
        </w:numPr>
      </w:pPr>
      <w:r w:rsidRPr="00AD2C78">
        <w:rPr>
          <w:rFonts w:ascii="Times New Roman" w:hAnsi="Times New Roman" w:cs="Times New Roman"/>
        </w:rPr>
        <w:t xml:space="preserve">Sat. (4/16) </w:t>
      </w:r>
    </w:p>
    <w:p w:rsidR="00AD2C78" w:rsidRPr="00AD2C78" w:rsidRDefault="00AD2C78" w:rsidP="00AD2C78"/>
    <w:p w:rsidR="00AD2C78" w:rsidRPr="00AD2C78" w:rsidRDefault="00AD2C78" w:rsidP="00AD2C78">
      <w:r w:rsidRPr="00AD2C78">
        <w:br w:type="page"/>
      </w:r>
    </w:p>
    <w:p w:rsidR="00AD2C78" w:rsidRPr="00AD2C78" w:rsidRDefault="00AD2C78" w:rsidP="00AD2C78">
      <w:pPr>
        <w:keepNext/>
      </w:pPr>
      <w:r w:rsidRPr="00AD2C78">
        <w:lastRenderedPageBreak/>
        <w:t>Q24    During the past week, how often did you feel concerned about your asthma?</w:t>
      </w:r>
    </w:p>
    <w:p w:rsidR="008D718A" w:rsidRDefault="00AD2C78" w:rsidP="00047ADC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All of the time </w:t>
      </w:r>
    </w:p>
    <w:p w:rsidR="00AD2C78" w:rsidRPr="008D718A" w:rsidRDefault="00AD2C78" w:rsidP="00047ADC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Most of the time </w:t>
      </w:r>
    </w:p>
    <w:p w:rsidR="00AD2C78" w:rsidRPr="00AD2C78" w:rsidRDefault="008D718A" w:rsidP="00AD2C78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ome of the time </w:t>
      </w:r>
    </w:p>
    <w:p w:rsidR="008D718A" w:rsidRDefault="00AD2C78" w:rsidP="00D46861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A little of the time </w:t>
      </w:r>
    </w:p>
    <w:p w:rsidR="00AD2C78" w:rsidRPr="008D718A" w:rsidRDefault="00AD2C78" w:rsidP="00D46861">
      <w:pPr>
        <w:pStyle w:val="ListParagraph"/>
        <w:keepNext/>
        <w:numPr>
          <w:ilvl w:val="0"/>
          <w:numId w:val="4"/>
        </w:numPr>
        <w:rPr>
          <w:rFonts w:ascii="Times New Roman" w:hAnsi="Times New Roman" w:cs="Times New Roman"/>
        </w:rPr>
      </w:pPr>
      <w:r w:rsidRPr="008D718A">
        <w:rPr>
          <w:rFonts w:ascii="Times New Roman" w:hAnsi="Times New Roman" w:cs="Times New Roman"/>
        </w:rPr>
        <w:t xml:space="preserve">None of the time </w:t>
      </w:r>
    </w:p>
    <w:p w:rsidR="0058387D" w:rsidRDefault="0058387D">
      <w:pPr>
        <w:spacing w:after="160" w:line="259" w:lineRule="auto"/>
      </w:pPr>
      <w:r>
        <w:br w:type="page"/>
      </w:r>
    </w:p>
    <w:p w:rsidR="00AD2C78" w:rsidRDefault="0058387D" w:rsidP="00A205CE">
      <w:pPr>
        <w:pStyle w:val="PaperHeadings"/>
        <w:jc w:val="center"/>
      </w:pPr>
      <w:bookmarkStart w:id="9" w:name="_Toc435023738"/>
      <w:r>
        <w:lastRenderedPageBreak/>
        <w:t>REFERENCES</w:t>
      </w:r>
      <w:bookmarkEnd w:id="9"/>
    </w:p>
    <w:p w:rsidR="00D15227" w:rsidRPr="00D15227" w:rsidRDefault="00A205CE" w:rsidP="00D1522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D15227" w:rsidRPr="00D15227">
        <w:t>1</w:t>
      </w:r>
      <w:r w:rsidR="00D15227" w:rsidRPr="00D15227">
        <w:tab/>
        <w:t xml:space="preserve">Zou G, Donner A. Extension of the modified Poisson regression model to prospective studies with correlated binary data. </w:t>
      </w:r>
      <w:r w:rsidR="00D15227" w:rsidRPr="00D15227">
        <w:rPr>
          <w:i/>
        </w:rPr>
        <w:t>Statistical methods in medical research</w:t>
      </w:r>
      <w:r w:rsidR="00D15227" w:rsidRPr="00D15227">
        <w:t xml:space="preserve"> 2013;</w:t>
      </w:r>
      <w:r w:rsidR="00D15227" w:rsidRPr="00D15227">
        <w:rPr>
          <w:b/>
        </w:rPr>
        <w:t>22</w:t>
      </w:r>
      <w:r w:rsidR="00D15227" w:rsidRPr="00D15227">
        <w:t>:661-70.</w:t>
      </w:r>
      <w:bookmarkEnd w:id="10"/>
    </w:p>
    <w:p w:rsidR="00D15227" w:rsidRPr="00D15227" w:rsidRDefault="00D15227" w:rsidP="00D15227">
      <w:pPr>
        <w:pStyle w:val="EndNoteBibliography"/>
        <w:spacing w:after="0"/>
      </w:pPr>
      <w:bookmarkStart w:id="11" w:name="_ENREF_2"/>
      <w:r w:rsidRPr="00D15227">
        <w:t>2</w:t>
      </w:r>
      <w:r w:rsidRPr="00D15227">
        <w:tab/>
        <w:t>Snyder RL. Humidity Conversion. Davis: University of California, Davis, Biometeorology Program 2005.</w:t>
      </w:r>
      <w:bookmarkEnd w:id="11"/>
    </w:p>
    <w:p w:rsidR="00D15227" w:rsidRPr="00D15227" w:rsidRDefault="00D15227" w:rsidP="00D15227">
      <w:pPr>
        <w:pStyle w:val="EndNoteBibliography"/>
      </w:pPr>
      <w:bookmarkStart w:id="12" w:name="_ENREF_3"/>
      <w:r w:rsidRPr="00D15227">
        <w:t>3</w:t>
      </w:r>
      <w:r w:rsidRPr="00D15227">
        <w:tab/>
        <w:t>Parish OO, Putnam TW. Equations for the Determination of Humidity from Dewpoint and Psychrometric Data. Washington, DC: National Aeronautics and Space Administration 1977.</w:t>
      </w:r>
      <w:bookmarkEnd w:id="12"/>
    </w:p>
    <w:p w:rsidR="00370FA7" w:rsidRPr="00AD2C78" w:rsidRDefault="00A205CE" w:rsidP="00A205CE">
      <w:pPr>
        <w:spacing w:line="480" w:lineRule="auto"/>
      </w:pPr>
      <w:r>
        <w:fldChar w:fldCharType="end"/>
      </w:r>
    </w:p>
    <w:sectPr w:rsidR="00370FA7" w:rsidRPr="00AD2C78" w:rsidSect="00A205CE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EA0BF6"/>
    <w:multiLevelType w:val="multilevel"/>
    <w:tmpl w:val="0409001D"/>
    <w:numStyleLink w:val="Singlepunch"/>
  </w:abstractNum>
  <w:abstractNum w:abstractNumId="1" w15:restartNumberingAfterBreak="0">
    <w:nsid w:val="288E1CE2"/>
    <w:multiLevelType w:val="multilevel"/>
    <w:tmpl w:val="0409001D"/>
    <w:numStyleLink w:val="Multipunch"/>
  </w:abstractNum>
  <w:abstractNum w:abstractNumId="2" w15:restartNumberingAfterBreak="0">
    <w:nsid w:val="2A9C543C"/>
    <w:multiLevelType w:val="multilevel"/>
    <w:tmpl w:val="0409001D"/>
    <w:styleLink w:val="Multipunch"/>
    <w:lvl w:ilvl="0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4A2778A6"/>
    <w:multiLevelType w:val="multilevel"/>
    <w:tmpl w:val="0409001D"/>
    <w:styleLink w:val="Singlepunch"/>
    <w:lvl w:ilvl="0">
      <w:start w:val="1"/>
      <w:numFmt w:val="bullet"/>
      <w:lvlText w:val="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pidemiol Community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005pp20x5tfdpett01x0ssp9w0zd5srwwfa&quot;&gt;DissertationRefs&lt;record-ids&gt;&lt;item&gt;325&lt;/item&gt;&lt;item&gt;341&lt;/item&gt;&lt;item&gt;344&lt;/item&gt;&lt;/record-ids&gt;&lt;/item&gt;&lt;/Libraries&gt;"/>
  </w:docVars>
  <w:rsids>
    <w:rsidRoot w:val="001233B9"/>
    <w:rsid w:val="000B0332"/>
    <w:rsid w:val="000B3E95"/>
    <w:rsid w:val="000D1E9A"/>
    <w:rsid w:val="000E1B94"/>
    <w:rsid w:val="001233B9"/>
    <w:rsid w:val="00134102"/>
    <w:rsid w:val="00185642"/>
    <w:rsid w:val="00322299"/>
    <w:rsid w:val="00337AE6"/>
    <w:rsid w:val="00370FA7"/>
    <w:rsid w:val="003F0621"/>
    <w:rsid w:val="00407E3F"/>
    <w:rsid w:val="00484F94"/>
    <w:rsid w:val="004D30B5"/>
    <w:rsid w:val="00541F30"/>
    <w:rsid w:val="0058387D"/>
    <w:rsid w:val="00605788"/>
    <w:rsid w:val="00607669"/>
    <w:rsid w:val="006B1D42"/>
    <w:rsid w:val="006B4B63"/>
    <w:rsid w:val="007F0FAC"/>
    <w:rsid w:val="00862D46"/>
    <w:rsid w:val="008C3636"/>
    <w:rsid w:val="008D718A"/>
    <w:rsid w:val="009718B8"/>
    <w:rsid w:val="00990D4B"/>
    <w:rsid w:val="009D759C"/>
    <w:rsid w:val="00A205CE"/>
    <w:rsid w:val="00A824AA"/>
    <w:rsid w:val="00AD2C78"/>
    <w:rsid w:val="00B312EB"/>
    <w:rsid w:val="00B4621D"/>
    <w:rsid w:val="00B53B2B"/>
    <w:rsid w:val="00B655F2"/>
    <w:rsid w:val="00B9189D"/>
    <w:rsid w:val="00BD682B"/>
    <w:rsid w:val="00C05128"/>
    <w:rsid w:val="00C368C0"/>
    <w:rsid w:val="00C8322F"/>
    <w:rsid w:val="00D15227"/>
    <w:rsid w:val="00D83019"/>
    <w:rsid w:val="00DB711A"/>
    <w:rsid w:val="00E70411"/>
    <w:rsid w:val="00F21010"/>
    <w:rsid w:val="00F34979"/>
    <w:rsid w:val="00F641B9"/>
    <w:rsid w:val="00FD15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42B8A4A-2682-440E-9571-CC8D9DDD20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DisSubHead1"/>
    <w:rsid w:val="001233B9"/>
    <w:pPr>
      <w:spacing w:after="200" w:line="276" w:lineRule="auto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387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233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isTableTitle">
    <w:name w:val="DisTableTitle"/>
    <w:basedOn w:val="Heading5"/>
    <w:link w:val="DisTableTitleChar"/>
    <w:autoRedefine/>
    <w:qFormat/>
    <w:rsid w:val="001233B9"/>
    <w:pPr>
      <w:spacing w:before="200"/>
    </w:pPr>
    <w:rPr>
      <w:rFonts w:ascii="Times New Roman" w:hAnsi="Times New Roman"/>
      <w:caps/>
      <w:color w:val="auto"/>
      <w:szCs w:val="22"/>
    </w:rPr>
  </w:style>
  <w:style w:type="character" w:customStyle="1" w:styleId="DisTableTitleChar">
    <w:name w:val="DisTableTitle Char"/>
    <w:basedOn w:val="DefaultParagraphFont"/>
    <w:link w:val="DisTableTitle"/>
    <w:rsid w:val="001233B9"/>
    <w:rPr>
      <w:rFonts w:ascii="Times New Roman" w:eastAsiaTheme="majorEastAsia" w:hAnsi="Times New Roman" w:cstheme="majorBidi"/>
      <w:caps/>
      <w:sz w:val="24"/>
    </w:rPr>
  </w:style>
  <w:style w:type="table" w:styleId="TableGrid">
    <w:name w:val="Table Grid"/>
    <w:basedOn w:val="TableNormal"/>
    <w:uiPriority w:val="59"/>
    <w:rsid w:val="001233B9"/>
    <w:pPr>
      <w:spacing w:after="0" w:line="240" w:lineRule="auto"/>
    </w:pPr>
    <w:rPr>
      <w:rFonts w:ascii="Times New Roman" w:hAnsi="Times New Roman" w:cs="Times New Roman"/>
      <w:sz w:val="24"/>
      <w:szCs w:val="24"/>
      <w:lang w:bidi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5Char">
    <w:name w:val="Heading 5 Char"/>
    <w:basedOn w:val="DefaultParagraphFont"/>
    <w:link w:val="Heading5"/>
    <w:uiPriority w:val="9"/>
    <w:semiHidden/>
    <w:rsid w:val="001233B9"/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1233B9"/>
  </w:style>
  <w:style w:type="character" w:styleId="Hyperlink">
    <w:name w:val="Hyperlink"/>
    <w:basedOn w:val="DefaultParagraphFont"/>
    <w:uiPriority w:val="99"/>
    <w:unhideWhenUsed/>
    <w:rsid w:val="00BD682B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68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82B"/>
    <w:rPr>
      <w:rFonts w:ascii="Tahoma" w:hAnsi="Tahoma" w:cs="Tahoma"/>
      <w:sz w:val="16"/>
      <w:szCs w:val="16"/>
    </w:rPr>
  </w:style>
  <w:style w:type="table" w:customStyle="1" w:styleId="QQuestionTable">
    <w:name w:val="QQuestionTable"/>
    <w:uiPriority w:val="99"/>
    <w:qFormat/>
    <w:rsid w:val="00B9189D"/>
    <w:pPr>
      <w:spacing w:after="0" w:line="240" w:lineRule="auto"/>
      <w:jc w:val="center"/>
    </w:pPr>
    <w:rPr>
      <w:rFonts w:eastAsiaTheme="minorEastAsia"/>
      <w:sz w:val="20"/>
      <w:szCs w:val="20"/>
    </w:rPr>
    <w:tblPr>
      <w:tblStyleRowBandSize w:val="1"/>
      <w:tblInd w:w="0" w:type="dxa"/>
      <w:tblBorders>
        <w:top w:val="single" w:sz="4" w:space="0" w:color="818386"/>
        <w:left w:val="single" w:sz="4" w:space="0" w:color="818386"/>
        <w:bottom w:val="single" w:sz="4" w:space="0" w:color="818386"/>
        <w:right w:val="single" w:sz="4" w:space="0" w:color="818386"/>
        <w:insideV w:val="single" w:sz="4" w:space="0" w:color="808080" w:themeColor="background1" w:themeShade="80"/>
      </w:tblBorders>
      <w:tblCellMar>
        <w:top w:w="43" w:type="dxa"/>
        <w:left w:w="115" w:type="dxa"/>
        <w:bottom w:w="43" w:type="dxa"/>
        <w:right w:w="115" w:type="dxa"/>
      </w:tblCellMar>
    </w:tblPr>
    <w:tcPr>
      <w:shd w:val="clear" w:color="auto" w:fill="auto"/>
      <w:vAlign w:val="center"/>
    </w:tcPr>
    <w:tblStylePr w:type="firstRow">
      <w:pPr>
        <w:wordWrap/>
        <w:jc w:val="center"/>
      </w:pPr>
      <w:rPr>
        <w:color w:val="FFFFFF" w:themeColor="background1"/>
      </w:rPr>
      <w:tblPr/>
      <w:tcPr>
        <w:tcBorders>
          <w:insideV w:val="single" w:sz="4" w:space="0" w:color="969696"/>
        </w:tcBorders>
        <w:shd w:val="clear" w:color="auto" w:fill="58595B"/>
        <w:vAlign w:val="top"/>
      </w:tcPr>
    </w:tblStylePr>
    <w:tblStylePr w:type="lastRow">
      <w:tblPr/>
      <w:tcPr>
        <w:tcBorders>
          <w:top w:val="single" w:sz="4" w:space="0" w:color="818386"/>
          <w:left w:val="single" w:sz="4" w:space="0" w:color="818386"/>
          <w:bottom w:val="single" w:sz="4" w:space="0" w:color="818386"/>
          <w:right w:val="single" w:sz="4" w:space="0" w:color="818386"/>
          <w:insideH w:val="single" w:sz="4" w:space="0" w:color="818386"/>
          <w:insideV w:val="single" w:sz="4" w:space="0" w:color="818386"/>
        </w:tcBorders>
        <w:shd w:val="clear" w:color="auto" w:fill="FEFBE7"/>
      </w:tcPr>
    </w:tblStylePr>
  </w:style>
  <w:style w:type="paragraph" w:customStyle="1" w:styleId="WhiteText">
    <w:name w:val="WhiteText"/>
    <w:next w:val="Normal"/>
    <w:rsid w:val="00B9189D"/>
    <w:pPr>
      <w:spacing w:after="0" w:line="240" w:lineRule="auto"/>
    </w:pPr>
    <w:rPr>
      <w:rFonts w:eastAsiaTheme="minorEastAsia"/>
      <w:color w:val="FFFFFF" w:themeColor="background1"/>
    </w:rPr>
  </w:style>
  <w:style w:type="numbering" w:customStyle="1" w:styleId="Multipunch">
    <w:name w:val="Multi punch"/>
    <w:rsid w:val="00B9189D"/>
    <w:pPr>
      <w:numPr>
        <w:numId w:val="1"/>
      </w:numPr>
    </w:pPr>
  </w:style>
  <w:style w:type="paragraph" w:styleId="ListParagraph">
    <w:name w:val="List Paragraph"/>
    <w:basedOn w:val="Normal"/>
    <w:uiPriority w:val="34"/>
    <w:qFormat/>
    <w:rsid w:val="00B9189D"/>
    <w:pPr>
      <w:spacing w:after="0"/>
      <w:ind w:left="720"/>
      <w:contextualSpacing/>
    </w:pPr>
    <w:rPr>
      <w:rFonts w:asciiTheme="minorHAnsi" w:eastAsiaTheme="minorEastAsia" w:hAnsiTheme="minorHAnsi" w:cstheme="minorBidi"/>
      <w:sz w:val="22"/>
      <w:szCs w:val="22"/>
    </w:rPr>
  </w:style>
  <w:style w:type="numbering" w:customStyle="1" w:styleId="Singlepunch">
    <w:name w:val="Single punch"/>
    <w:rsid w:val="00B9189D"/>
    <w:pPr>
      <w:numPr>
        <w:numId w:val="3"/>
      </w:numPr>
    </w:pPr>
  </w:style>
  <w:style w:type="paragraph" w:customStyle="1" w:styleId="QDisplayLogic">
    <w:name w:val="QDisplayLogic"/>
    <w:basedOn w:val="Normal"/>
    <w:qFormat/>
    <w:rsid w:val="00AD2C78"/>
    <w:pPr>
      <w:shd w:val="clear" w:color="auto" w:fill="C5DCFF"/>
      <w:spacing w:after="0"/>
    </w:pPr>
    <w:rPr>
      <w:rFonts w:asciiTheme="minorHAnsi" w:eastAsiaTheme="minorEastAsia" w:hAnsiTheme="minorHAnsi" w:cstheme="minorBidi"/>
      <w:sz w:val="22"/>
      <w:szCs w:val="22"/>
    </w:rPr>
  </w:style>
  <w:style w:type="paragraph" w:styleId="NoSpacing">
    <w:name w:val="No Spacing"/>
    <w:aliases w:val="DisText"/>
    <w:basedOn w:val="Normal"/>
    <w:link w:val="NoSpacingChar"/>
    <w:uiPriority w:val="1"/>
    <w:qFormat/>
    <w:rsid w:val="00B312EB"/>
    <w:pPr>
      <w:spacing w:after="0" w:line="480" w:lineRule="auto"/>
      <w:ind w:firstLine="720"/>
    </w:pPr>
  </w:style>
  <w:style w:type="paragraph" w:customStyle="1" w:styleId="PaperHeadings">
    <w:name w:val="PaperHeadings"/>
    <w:basedOn w:val="Title"/>
    <w:link w:val="PaperHeadingsChar"/>
    <w:qFormat/>
    <w:rsid w:val="00B312EB"/>
    <w:pPr>
      <w:spacing w:before="120" w:after="300" w:line="480" w:lineRule="auto"/>
    </w:pPr>
    <w:rPr>
      <w:rFonts w:ascii="Times New Roman" w:hAnsi="Times New Roman"/>
      <w:caps/>
      <w:spacing w:val="5"/>
      <w:sz w:val="24"/>
      <w:szCs w:val="52"/>
    </w:rPr>
  </w:style>
  <w:style w:type="character" w:customStyle="1" w:styleId="PaperHeadingsChar">
    <w:name w:val="PaperHeadings Char"/>
    <w:basedOn w:val="TitleChar"/>
    <w:link w:val="PaperHeadings"/>
    <w:rsid w:val="00B312EB"/>
    <w:rPr>
      <w:rFonts w:ascii="Times New Roman" w:eastAsiaTheme="majorEastAsia" w:hAnsi="Times New Roman" w:cstheme="majorBidi"/>
      <w:caps/>
      <w:spacing w:val="5"/>
      <w:kern w:val="28"/>
      <w:sz w:val="24"/>
      <w:szCs w:val="52"/>
    </w:rPr>
  </w:style>
  <w:style w:type="character" w:customStyle="1" w:styleId="NoSpacingChar">
    <w:name w:val="No Spacing Char"/>
    <w:aliases w:val="DisText Char"/>
    <w:basedOn w:val="DefaultParagraphFont"/>
    <w:link w:val="NoSpacing"/>
    <w:uiPriority w:val="1"/>
    <w:rsid w:val="00B312EB"/>
    <w:rPr>
      <w:rFonts w:ascii="Times New Roman" w:hAnsi="Times New Roman" w:cs="Times New Roman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B312E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312E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58387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8387D"/>
    <w:pPr>
      <w:spacing w:line="259" w:lineRule="auto"/>
      <w:outlineLvl w:val="9"/>
    </w:pPr>
  </w:style>
  <w:style w:type="paragraph" w:styleId="NormalWeb">
    <w:name w:val="Normal (Web)"/>
    <w:basedOn w:val="Normal"/>
    <w:uiPriority w:val="99"/>
    <w:unhideWhenUsed/>
    <w:rsid w:val="00370FA7"/>
    <w:pPr>
      <w:spacing w:before="100" w:beforeAutospacing="1" w:after="100" w:afterAutospacing="1" w:line="240" w:lineRule="auto"/>
    </w:pPr>
    <w:rPr>
      <w:rFonts w:eastAsiaTheme="minorEastAsia"/>
    </w:rPr>
  </w:style>
  <w:style w:type="paragraph" w:styleId="TOC1">
    <w:name w:val="toc 1"/>
    <w:basedOn w:val="Normal"/>
    <w:next w:val="Normal"/>
    <w:autoRedefine/>
    <w:uiPriority w:val="39"/>
    <w:unhideWhenUsed/>
    <w:rsid w:val="0058387D"/>
    <w:pPr>
      <w:spacing w:after="100"/>
    </w:pPr>
  </w:style>
  <w:style w:type="paragraph" w:customStyle="1" w:styleId="EndNoteBibliographyTitle">
    <w:name w:val="EndNote Bibliography Title"/>
    <w:basedOn w:val="Normal"/>
    <w:link w:val="EndNoteBibliographyTitleChar"/>
    <w:rsid w:val="00A205CE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05CE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205C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05CE"/>
    <w:rPr>
      <w:rFonts w:ascii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7884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9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2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srh.noaa.gov/images/epz/wxcalc/pressureConversion.pdf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95FADA-DBA8-429D-9777-14250D79CF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118</Words>
  <Characters>12079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The University of North Carolina at Chapel Hill</Company>
  <LinksUpToDate>false</LinksUpToDate>
  <CharactersWithSpaces>141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Gaetz, Kim</dc:creator>
  <cp:keywords/>
  <cp:lastModifiedBy>Kim Gaetz</cp:lastModifiedBy>
  <cp:revision>2</cp:revision>
  <cp:lastPrinted>2015-06-17T19:33:00Z</cp:lastPrinted>
  <dcterms:created xsi:type="dcterms:W3CDTF">2015-11-11T21:47:00Z</dcterms:created>
  <dcterms:modified xsi:type="dcterms:W3CDTF">2015-11-11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721</vt:lpwstr>
  </property>
  <property fmtid="{D5CDD505-2E9C-101B-9397-08002B2CF9AE}" pid="3" name="WnCSubscriberId">
    <vt:lpwstr>2491</vt:lpwstr>
  </property>
  <property fmtid="{D5CDD505-2E9C-101B-9397-08002B2CF9AE}" pid="4" name="WnCOutputStyleId">
    <vt:lpwstr>354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